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bookmarkStart w:id="0" w:name="_GoBack"/>
      <w:bookmarkEnd w:id="0"/>
      <w:r w:rsidRPr="00C1588D">
        <w:rPr>
          <w:rFonts w:cs="Times New Roman"/>
          <w:sz w:val="28"/>
          <w:szCs w:val="28"/>
        </w:rPr>
        <w:t>JAMES COOK UNIVERSITY</w:t>
      </w:r>
    </w:p>
    <w:p w14:paraId="0382315A" w14:textId="77777777" w:rsidR="00D06425" w:rsidRPr="00C1588D" w:rsidRDefault="00D06425" w:rsidP="001F37AF">
      <w:pPr>
        <w:pStyle w:val="Title"/>
      </w:pPr>
      <w:r w:rsidRPr="00C1588D">
        <w:t xml:space="preserve">SCHOOL OF </w:t>
      </w:r>
      <w:r w:rsidRPr="001F37AF">
        <w:t>ENGINEERING</w:t>
      </w:r>
    </w:p>
    <w:p w14:paraId="34AC07D0" w14:textId="77777777" w:rsidR="00D06425" w:rsidRPr="00C1588D" w:rsidRDefault="00D06425" w:rsidP="00D06425">
      <w:pPr>
        <w:jc w:val="center"/>
        <w:rPr>
          <w:rFonts w:cs="Times New Roman"/>
          <w:sz w:val="48"/>
          <w:szCs w:val="48"/>
        </w:rPr>
      </w:pPr>
    </w:p>
    <w:p w14:paraId="46B4804B" w14:textId="13A6F415" w:rsidR="00D06425" w:rsidRPr="00C1588D" w:rsidRDefault="00D06425" w:rsidP="00D06425">
      <w:pPr>
        <w:jc w:val="center"/>
        <w:rPr>
          <w:rFonts w:cs="Times New Roman"/>
          <w:sz w:val="48"/>
          <w:szCs w:val="48"/>
        </w:rPr>
      </w:pPr>
      <w:r w:rsidRPr="00C1588D">
        <w:rPr>
          <w:rFonts w:cs="Times New Roman"/>
          <w:sz w:val="48"/>
          <w:szCs w:val="48"/>
        </w:rPr>
        <w:t>EG401</w:t>
      </w:r>
      <w:r w:rsidR="001F37AF">
        <w:rPr>
          <w:rFonts w:cs="Times New Roman"/>
          <w:sz w:val="48"/>
          <w:szCs w:val="48"/>
        </w:rPr>
        <w:t>2</w:t>
      </w:r>
    </w:p>
    <w:p w14:paraId="15AA8CE6" w14:textId="77777777" w:rsidR="00D06425" w:rsidRPr="00C1588D" w:rsidRDefault="00D06425" w:rsidP="00D06425">
      <w:pPr>
        <w:jc w:val="center"/>
        <w:rPr>
          <w:rFonts w:cs="Times New Roman"/>
          <w:sz w:val="48"/>
          <w:szCs w:val="48"/>
        </w:rPr>
      </w:pPr>
    </w:p>
    <w:p w14:paraId="4AEC0A41" w14:textId="3ECB2B5E" w:rsidR="00D06425" w:rsidRPr="00C1588D" w:rsidRDefault="00D06425" w:rsidP="00C71CCD">
      <w:pPr>
        <w:pStyle w:val="Heading1"/>
        <w:jc w:val="center"/>
      </w:pPr>
      <w:r>
        <w:t xml:space="preserve">THESIS </w:t>
      </w:r>
      <w:r w:rsidR="00C71CCD">
        <w:t>REPORT</w:t>
      </w:r>
      <w:r>
        <w:t xml:space="preserve">: </w:t>
      </w:r>
      <w:r>
        <w:br/>
        <w:t>NON-DESTRUCTIVE THICKNESS TESTING USING A UAV COPTER DRONE</w:t>
      </w:r>
    </w:p>
    <w:p w14:paraId="5C522A04" w14:textId="77777777" w:rsidR="00D06425" w:rsidRPr="00C1588D" w:rsidRDefault="00D06425" w:rsidP="00D06425">
      <w:pPr>
        <w:jc w:val="center"/>
        <w:rPr>
          <w:rFonts w:cs="Times New Roman"/>
          <w:sz w:val="40"/>
          <w:szCs w:val="40"/>
        </w:rPr>
      </w:pP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3A652A3E" w14:textId="03309E49" w:rsidR="00D06425" w:rsidRPr="00C1588D" w:rsidRDefault="00D06425" w:rsidP="00D06425">
      <w:pPr>
        <w:jc w:val="center"/>
        <w:rPr>
          <w:rFonts w:cs="Times New Roman"/>
          <w:sz w:val="36"/>
          <w:szCs w:val="36"/>
        </w:rP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p>
    <w:p w14:paraId="56126AA2" w14:textId="77777777" w:rsidR="00D06425" w:rsidRPr="00C1588D" w:rsidRDefault="00D06425" w:rsidP="00D06425">
      <w:pPr>
        <w:jc w:val="center"/>
        <w:rPr>
          <w:rFonts w:cs="Times New Roman"/>
          <w:sz w:val="36"/>
          <w:szCs w:val="36"/>
        </w:rPr>
      </w:pPr>
    </w:p>
    <w:p w14:paraId="1B91A817" w14:textId="77777777" w:rsidR="00D06425" w:rsidRPr="00C1588D" w:rsidRDefault="00D06425" w:rsidP="00D06425">
      <w:pPr>
        <w:jc w:val="center"/>
        <w:rPr>
          <w:rFonts w:cs="Times New Roman"/>
          <w:sz w:val="28"/>
          <w:szCs w:val="28"/>
        </w:rPr>
      </w:pPr>
      <w:r w:rsidRPr="00C1588D">
        <w:rPr>
          <w:rFonts w:cs="Times New Roman"/>
          <w:sz w:val="28"/>
          <w:szCs w:val="28"/>
        </w:rPr>
        <w:t>May 8</w:t>
      </w:r>
      <w:r w:rsidRPr="00C1588D">
        <w:rPr>
          <w:rFonts w:cs="Times New Roman"/>
          <w:sz w:val="28"/>
          <w:szCs w:val="28"/>
          <w:vertAlign w:val="superscript"/>
        </w:rPr>
        <w:t>th</w:t>
      </w:r>
      <w:r w:rsidRPr="00C1588D">
        <w:rPr>
          <w:rFonts w:cs="Times New Roman"/>
          <w:sz w:val="28"/>
          <w:szCs w:val="28"/>
        </w:rPr>
        <w:t xml:space="preserve"> 2015</w:t>
      </w:r>
    </w:p>
    <w:p w14:paraId="15CCF96F" w14:textId="77777777" w:rsidR="008819DA" w:rsidRDefault="008819DA" w:rsidP="00BC193F">
      <w:pPr>
        <w:spacing w:line="360" w:lineRule="auto"/>
        <w:ind w:left="720"/>
        <w:jc w:val="both"/>
        <w:sectPr w:rsidR="008819DA" w:rsidSect="00C9132B">
          <w:headerReference w:type="default" r:id="rId8"/>
          <w:footerReference w:type="default" r:id="rId9"/>
          <w:footerReference w:type="first" r:id="rId10"/>
          <w:pgSz w:w="11906" w:h="16838"/>
          <w:pgMar w:top="1418" w:right="1440" w:bottom="1440" w:left="1440" w:header="708" w:footer="708" w:gutter="0"/>
          <w:pgNumType w:fmt="lowerRoman" w:start="1"/>
          <w:cols w:space="708"/>
          <w:docGrid w:linePitch="360"/>
        </w:sectPr>
      </w:pPr>
    </w:p>
    <w:p w14:paraId="6D3ED574" w14:textId="77777777" w:rsidR="008819DA" w:rsidRDefault="008819DA" w:rsidP="00336094">
      <w:pPr>
        <w:pStyle w:val="Heading1"/>
        <w:jc w:val="center"/>
      </w:pPr>
      <w:r>
        <w:lastRenderedPageBreak/>
        <w:t>Statement of Access</w:t>
      </w:r>
    </w:p>
    <w:p w14:paraId="796ABCA2" w14:textId="77777777" w:rsidR="00336094" w:rsidRPr="00336094" w:rsidRDefault="00336094" w:rsidP="00336094"/>
    <w:p w14:paraId="08AB224F" w14:textId="77777777" w:rsidR="008819DA" w:rsidRDefault="008819DA" w:rsidP="00BC193F">
      <w:pPr>
        <w:spacing w:line="360" w:lineRule="auto"/>
        <w:ind w:left="720"/>
        <w:jc w:val="both"/>
      </w:pPr>
      <w:r>
        <w:t xml:space="preserve"> I, the undersigned, author of this work, understand that James Cook University may make this thesis available for use within the University Library and, via the Australian Digital Theses network, for use elsewhere.</w:t>
      </w:r>
    </w:p>
    <w:p w14:paraId="3E592B0D" w14:textId="596240B5" w:rsidR="008819DA" w:rsidRDefault="008819DA" w:rsidP="00BC193F">
      <w:pPr>
        <w:spacing w:line="360" w:lineRule="auto"/>
        <w:ind w:left="720"/>
        <w:jc w:val="both"/>
      </w:pPr>
      <w:r>
        <w:t xml:space="preserve"> I understand that, as an unpublished work, a thesis has significant protection under the Copyright Act and I do not wish to place any further restriction on access to this work.</w:t>
      </w:r>
    </w:p>
    <w:p w14:paraId="0DAA0267" w14:textId="77777777" w:rsidR="00C9132B" w:rsidRDefault="00C9132B" w:rsidP="00C9132B">
      <w:pPr>
        <w:spacing w:line="360" w:lineRule="auto"/>
      </w:pPr>
    </w:p>
    <w:p w14:paraId="4E2AE549" w14:textId="77777777" w:rsidR="00C9132B" w:rsidRDefault="00C9132B" w:rsidP="00C9132B">
      <w:pPr>
        <w:spacing w:line="360" w:lineRule="auto"/>
      </w:pPr>
    </w:p>
    <w:p w14:paraId="33267E1D" w14:textId="5EAB0061" w:rsidR="00C9132B" w:rsidRDefault="00C9132B" w:rsidP="00C9132B">
      <w:pPr>
        <w:spacing w:line="360" w:lineRule="auto"/>
        <w:jc w:val="center"/>
      </w:pPr>
      <w:r>
        <w:t>Signature</w:t>
      </w:r>
      <w:proofErr w:type="gramStart"/>
      <w:r>
        <w:t>:_</w:t>
      </w:r>
      <w:proofErr w:type="gramEnd"/>
      <w:r>
        <w:t>__________________</w:t>
      </w:r>
    </w:p>
    <w:p w14:paraId="7A0F7D14" w14:textId="77777777" w:rsidR="00C9132B" w:rsidRDefault="00C9132B" w:rsidP="00C9132B">
      <w:pPr>
        <w:spacing w:line="360" w:lineRule="auto"/>
        <w:jc w:val="center"/>
        <w:sectPr w:rsidR="00C9132B" w:rsidSect="00321BED">
          <w:pgSz w:w="11906" w:h="16838"/>
          <w:pgMar w:top="1418" w:right="1440" w:bottom="1440" w:left="1440" w:header="708" w:footer="708" w:gutter="0"/>
          <w:pgNumType w:start="3"/>
          <w:cols w:space="708"/>
          <w:docGrid w:linePitch="360"/>
        </w:sectPr>
      </w:pPr>
      <w:r>
        <w:br/>
        <w:t>Date</w:t>
      </w:r>
      <w:proofErr w:type="gramStart"/>
      <w:r>
        <w:t>:_</w:t>
      </w:r>
      <w:proofErr w:type="gramEnd"/>
      <w:r>
        <w:t xml:space="preserve">_________________ </w:t>
      </w:r>
    </w:p>
    <w:p w14:paraId="02185EB8" w14:textId="77777777" w:rsidR="00C9132B" w:rsidRDefault="00C9132B" w:rsidP="00BA3D72">
      <w:pPr>
        <w:pStyle w:val="Heading1"/>
        <w:ind w:left="720"/>
        <w:jc w:val="center"/>
      </w:pPr>
      <w:r>
        <w:lastRenderedPageBreak/>
        <w:t>Declaration of Sources</w:t>
      </w:r>
    </w:p>
    <w:p w14:paraId="3C396D06" w14:textId="59083931" w:rsidR="00C9132B" w:rsidRDefault="00D502DF" w:rsidP="00BA3D72">
      <w:pPr>
        <w:ind w:left="720"/>
        <w:jc w:val="both"/>
      </w:pPr>
      <w:r>
        <w:br/>
      </w:r>
      <w:r w:rsidR="00C9132B">
        <w:t xml:space="preserve">I declare that this thesis is my own work and has not been submitted in any form for another degree or diploma at any university or other institution of tertiary education. Information derived from the published or unpublished work of others has been acknowledged in the text and a list of references is given. </w:t>
      </w:r>
    </w:p>
    <w:p w14:paraId="7BF9C71C" w14:textId="77777777" w:rsidR="00C9132B" w:rsidRDefault="00C9132B" w:rsidP="00BA3D72">
      <w:pPr>
        <w:ind w:left="720"/>
      </w:pPr>
    </w:p>
    <w:p w14:paraId="20F02EE5" w14:textId="77777777" w:rsidR="00C9132B" w:rsidRDefault="00C9132B" w:rsidP="00BA3D72">
      <w:pPr>
        <w:spacing w:line="360" w:lineRule="auto"/>
        <w:ind w:left="720"/>
        <w:jc w:val="center"/>
      </w:pPr>
      <w:r>
        <w:t>Signature</w:t>
      </w:r>
      <w:proofErr w:type="gramStart"/>
      <w:r>
        <w:t>:_</w:t>
      </w:r>
      <w:proofErr w:type="gramEnd"/>
      <w:r>
        <w:t>__________________</w:t>
      </w:r>
    </w:p>
    <w:p w14:paraId="7AB84B31" w14:textId="77777777" w:rsidR="00C9132B" w:rsidRDefault="00C9132B" w:rsidP="00BA3D72">
      <w:pPr>
        <w:spacing w:line="360" w:lineRule="auto"/>
        <w:ind w:left="720"/>
        <w:jc w:val="center"/>
      </w:pPr>
      <w:r>
        <w:br/>
        <w:t>Date</w:t>
      </w:r>
      <w:proofErr w:type="gramStart"/>
      <w:r>
        <w:t>:_</w:t>
      </w:r>
      <w:proofErr w:type="gramEnd"/>
      <w:r>
        <w:t xml:space="preserve">_________________ </w:t>
      </w:r>
    </w:p>
    <w:p w14:paraId="2D4798E0" w14:textId="77777777" w:rsidR="00B8399A" w:rsidRDefault="00B8399A" w:rsidP="00B8399A">
      <w:pPr>
        <w:pStyle w:val="Heading1"/>
        <w:jc w:val="center"/>
        <w:sectPr w:rsidR="00B8399A" w:rsidSect="00321BED">
          <w:pgSz w:w="11906" w:h="16838"/>
          <w:pgMar w:top="1418" w:right="1440" w:bottom="1440" w:left="1440" w:header="708" w:footer="708" w:gutter="0"/>
          <w:pgNumType w:start="3"/>
          <w:cols w:space="708"/>
          <w:docGrid w:linePitch="360"/>
        </w:sectPr>
      </w:pPr>
    </w:p>
    <w:p w14:paraId="0ADE1D33" w14:textId="2514E2A5" w:rsidR="00B8399A" w:rsidRDefault="00B8399A" w:rsidP="00B8399A">
      <w:pPr>
        <w:pStyle w:val="Heading1"/>
        <w:jc w:val="center"/>
      </w:pPr>
      <w:r>
        <w:lastRenderedPageBreak/>
        <w:t>Executive Summary</w:t>
      </w:r>
    </w:p>
    <w:p w14:paraId="2EC0A769" w14:textId="77777777" w:rsidR="00B8399A" w:rsidRDefault="00B8399A" w:rsidP="00B8399A"/>
    <w:p w14:paraId="041F2748" w14:textId="281E3872" w:rsidR="00BC3733" w:rsidRDefault="00B8399A" w:rsidP="001F37AF">
      <w:pPr>
        <w:spacing w:line="360" w:lineRule="auto"/>
      </w:pPr>
      <w:r>
        <w:t xml:space="preserve">This thesis aims to explore the feasibility of amalgamating concepts from the relatively established Non-Destructive </w:t>
      </w:r>
      <w:r w:rsidR="008C0D85">
        <w:t>Evaluation (NDE)</w:t>
      </w:r>
      <w:r>
        <w:t xml:space="preserve"> industry with the emerging UAV industry. </w:t>
      </w:r>
      <w:r w:rsidR="008C0D85" w:rsidRPr="008C0D85">
        <w:rPr>
          <w:highlight w:val="yellow"/>
        </w:rPr>
        <w:t>Testing</w:t>
      </w:r>
      <w:r w:rsidR="008C0D85">
        <w:t xml:space="preserve"> of uniform corrosion via thickness testing on large industrial vessels with simple shapes with a UAV should increase the spatial versatility of NDE, as well as reducing costs, safety hazards,  time, and human involvement overall.</w:t>
      </w:r>
    </w:p>
    <w:p w14:paraId="25C2AD03" w14:textId="10896412" w:rsidR="003B15E5" w:rsidRDefault="003B15E5" w:rsidP="001F37AF">
      <w:pPr>
        <w:spacing w:line="360" w:lineRule="auto"/>
      </w:pPr>
      <w:r>
        <w:t>An unavailability of suitable craft necessitated a simulated dynamics approach, using softwar</w:t>
      </w:r>
      <w:r w:rsidR="00F50E19">
        <w:t>e and recreated dynamics approach.</w:t>
      </w:r>
    </w:p>
    <w:p w14:paraId="165BC49D" w14:textId="05E90B94" w:rsidR="00C71CCD" w:rsidRDefault="004A4F80" w:rsidP="001F37AF">
      <w:pPr>
        <w:spacing w:line="360" w:lineRule="auto"/>
      </w:pPr>
      <w:r>
        <w:t xml:space="preserve">To keep this project within the realm of feasible time and cost, </w:t>
      </w:r>
      <w:r w:rsidR="00BC3733">
        <w:t>it has to amalgamate</w:t>
      </w:r>
      <w:r>
        <w:t xml:space="preserve"> </w:t>
      </w:r>
      <w:r w:rsidR="003B15E5">
        <w:t xml:space="preserve">the main elements: the UAV, the ultrasonic transducer, and the stability-providing electromagnets. This was done with a custom designed assembly. </w:t>
      </w:r>
    </w:p>
    <w:p w14:paraId="01D0D25F" w14:textId="4D3F7A19" w:rsidR="00F50E19" w:rsidRDefault="00F50E19" w:rsidP="001F37AF">
      <w:pPr>
        <w:spacing w:line="360" w:lineRule="auto"/>
      </w:pPr>
      <w:r>
        <w:t>The UAV side was tested with software, to simulate the effect of the assembly on the craft, and the assembly side was tested to recreate the effect of the craft on the assembly, as well as its stand-alone efficacy.</w:t>
      </w:r>
    </w:p>
    <w:p w14:paraId="7A489315" w14:textId="77777777" w:rsidR="00F50E19" w:rsidRDefault="00F50E19" w:rsidP="001F37AF">
      <w:pPr>
        <w:spacing w:line="360" w:lineRule="auto"/>
      </w:pPr>
    </w:p>
    <w:p w14:paraId="4722F1C8" w14:textId="77777777" w:rsidR="003B15E5" w:rsidRDefault="003B15E5" w:rsidP="001F37AF">
      <w:pPr>
        <w:spacing w:line="360" w:lineRule="auto"/>
      </w:pPr>
    </w:p>
    <w:p w14:paraId="663622CD" w14:textId="0C01D363" w:rsidR="001F37AF" w:rsidRDefault="001F37AF" w:rsidP="00B8399A"/>
    <w:p w14:paraId="3D1730E4" w14:textId="77777777" w:rsidR="001F37AF" w:rsidRPr="00B8399A" w:rsidRDefault="001F37AF" w:rsidP="00B8399A">
      <w:pPr>
        <w:sectPr w:rsidR="001F37AF" w:rsidRPr="00B8399A" w:rsidSect="00321BED">
          <w:pgSz w:w="11906" w:h="16838"/>
          <w:pgMar w:top="1418" w:right="1440" w:bottom="1440" w:left="1440" w:header="708" w:footer="708" w:gutter="0"/>
          <w:pgNumType w:start="3"/>
          <w:cols w:space="708"/>
          <w:docGrid w:linePitch="360"/>
        </w:sectPr>
      </w:pPr>
    </w:p>
    <w:p w14:paraId="3943D8A4" w14:textId="212CE8A3" w:rsidR="00C9132B" w:rsidRDefault="000D3068" w:rsidP="000D3068">
      <w:pPr>
        <w:pStyle w:val="Heading1"/>
        <w:jc w:val="center"/>
      </w:pPr>
      <w:r>
        <w:lastRenderedPageBreak/>
        <w:t>Acknowledgements</w:t>
      </w:r>
    </w:p>
    <w:p w14:paraId="52E58B75" w14:textId="3AED5A1D" w:rsidR="000D3068" w:rsidRDefault="000D3068" w:rsidP="000D3068"/>
    <w:p w14:paraId="3EA6ED24" w14:textId="2FF9CF3F" w:rsidR="000D3068" w:rsidRPr="000D3068" w:rsidRDefault="000D3068" w:rsidP="000D3068">
      <w:pPr>
        <w:sectPr w:rsidR="000D3068" w:rsidRPr="000D3068" w:rsidSect="00321BED">
          <w:pgSz w:w="11906" w:h="16838"/>
          <w:pgMar w:top="1418" w:right="1440" w:bottom="1440" w:left="1440" w:header="708" w:footer="708" w:gutter="0"/>
          <w:pgNumType w:start="3"/>
          <w:cols w:space="708"/>
          <w:docGrid w:linePitch="360"/>
        </w:sectPr>
      </w:pPr>
    </w:p>
    <w:sdt>
      <w:sdtPr>
        <w:rPr>
          <w:rFonts w:eastAsiaTheme="minorEastAsia" w:cstheme="minorBidi"/>
          <w:caps/>
          <w:sz w:val="20"/>
          <w:szCs w:val="20"/>
        </w:rPr>
        <w:id w:val="2137069058"/>
        <w:docPartObj>
          <w:docPartGallery w:val="Table of Contents"/>
          <w:docPartUnique/>
        </w:docPartObj>
      </w:sdtPr>
      <w:sdtEndPr>
        <w:rPr>
          <w:b/>
          <w:bCs/>
          <w:caps w:val="0"/>
          <w:noProof/>
          <w:sz w:val="22"/>
          <w:szCs w:val="21"/>
        </w:rPr>
      </w:sdtEndPr>
      <w:sdtContent>
        <w:p w14:paraId="178349C5" w14:textId="776E4DC7" w:rsidR="00076320" w:rsidRDefault="00076320" w:rsidP="00BA3D72">
          <w:pPr>
            <w:pStyle w:val="TOCHeading"/>
            <w:spacing w:line="360" w:lineRule="auto"/>
            <w:ind w:left="720"/>
            <w:jc w:val="both"/>
          </w:pPr>
          <w:r>
            <w:t>Contents</w:t>
          </w:r>
        </w:p>
        <w:p w14:paraId="0D87A61E" w14:textId="77777777" w:rsidR="002861DF" w:rsidRDefault="00076320" w:rsidP="00BA3D72">
          <w:pPr>
            <w:pStyle w:val="TOC1"/>
            <w:tabs>
              <w:tab w:val="left" w:pos="400"/>
              <w:tab w:val="right" w:leader="dot" w:pos="9016"/>
            </w:tabs>
            <w:rPr>
              <w:rFonts w:asciiTheme="minorHAnsi" w:hAnsiTheme="minorHAnsi"/>
              <w:noProof/>
              <w:szCs w:val="22"/>
              <w:lang w:eastAsia="en-AU"/>
            </w:rPr>
          </w:pPr>
          <w:r>
            <w:fldChar w:fldCharType="begin"/>
          </w:r>
          <w:r>
            <w:instrText xml:space="preserve"> TOC \o "1-3" \h \z \u </w:instrText>
          </w:r>
          <w:r>
            <w:fldChar w:fldCharType="separate"/>
          </w:r>
          <w:hyperlink w:anchor="_Toc419110643" w:history="1">
            <w:r w:rsidR="002861DF" w:rsidRPr="00CD12BB">
              <w:rPr>
                <w:rStyle w:val="Hyperlink"/>
                <w:noProof/>
              </w:rPr>
              <w:t>1.</w:t>
            </w:r>
            <w:r w:rsidR="002861DF">
              <w:rPr>
                <w:rFonts w:asciiTheme="minorHAnsi" w:hAnsiTheme="minorHAnsi"/>
                <w:noProof/>
                <w:szCs w:val="22"/>
                <w:lang w:eastAsia="en-AU"/>
              </w:rPr>
              <w:tab/>
            </w:r>
            <w:r w:rsidR="002861DF" w:rsidRPr="00CD12BB">
              <w:rPr>
                <w:rStyle w:val="Hyperlink"/>
                <w:noProof/>
              </w:rPr>
              <w:t>Introduction</w:t>
            </w:r>
            <w:r w:rsidR="002861DF">
              <w:rPr>
                <w:noProof/>
                <w:webHidden/>
              </w:rPr>
              <w:tab/>
            </w:r>
            <w:r w:rsidR="002861DF">
              <w:rPr>
                <w:noProof/>
                <w:webHidden/>
              </w:rPr>
              <w:fldChar w:fldCharType="begin"/>
            </w:r>
            <w:r w:rsidR="002861DF">
              <w:rPr>
                <w:noProof/>
                <w:webHidden/>
              </w:rPr>
              <w:instrText xml:space="preserve"> PAGEREF _Toc419110643 \h </w:instrText>
            </w:r>
            <w:r w:rsidR="002861DF">
              <w:rPr>
                <w:noProof/>
                <w:webHidden/>
              </w:rPr>
            </w:r>
            <w:r w:rsidR="002861DF">
              <w:rPr>
                <w:noProof/>
                <w:webHidden/>
              </w:rPr>
              <w:fldChar w:fldCharType="separate"/>
            </w:r>
            <w:r w:rsidR="00AF2465">
              <w:rPr>
                <w:noProof/>
                <w:webHidden/>
              </w:rPr>
              <w:t>3</w:t>
            </w:r>
            <w:r w:rsidR="002861DF">
              <w:rPr>
                <w:noProof/>
                <w:webHidden/>
              </w:rPr>
              <w:fldChar w:fldCharType="end"/>
            </w:r>
          </w:hyperlink>
        </w:p>
        <w:p w14:paraId="27FC7C08" w14:textId="77777777" w:rsidR="002861DF" w:rsidRDefault="0019762D" w:rsidP="00BA3D72">
          <w:pPr>
            <w:pStyle w:val="TOC1"/>
            <w:tabs>
              <w:tab w:val="right" w:leader="dot" w:pos="9016"/>
            </w:tabs>
            <w:rPr>
              <w:rFonts w:asciiTheme="minorHAnsi" w:hAnsiTheme="minorHAnsi"/>
              <w:noProof/>
              <w:szCs w:val="22"/>
              <w:lang w:eastAsia="en-AU"/>
            </w:rPr>
          </w:pPr>
          <w:hyperlink w:anchor="_Toc419110644" w:history="1">
            <w:r w:rsidR="002861DF" w:rsidRPr="00CD12BB">
              <w:rPr>
                <w:rStyle w:val="Hyperlink"/>
                <w:noProof/>
              </w:rPr>
              <w:t>2. Literature Review</w:t>
            </w:r>
            <w:r w:rsidR="002861DF">
              <w:rPr>
                <w:noProof/>
                <w:webHidden/>
              </w:rPr>
              <w:tab/>
            </w:r>
            <w:r w:rsidR="002861DF">
              <w:rPr>
                <w:noProof/>
                <w:webHidden/>
              </w:rPr>
              <w:fldChar w:fldCharType="begin"/>
            </w:r>
            <w:r w:rsidR="002861DF">
              <w:rPr>
                <w:noProof/>
                <w:webHidden/>
              </w:rPr>
              <w:instrText xml:space="preserve"> PAGEREF _Toc419110644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1C2EFC0D" w14:textId="77777777" w:rsidR="002861DF" w:rsidRDefault="0019762D" w:rsidP="00BA3D72">
          <w:pPr>
            <w:pStyle w:val="TOC2"/>
            <w:tabs>
              <w:tab w:val="right" w:leader="dot" w:pos="9016"/>
            </w:tabs>
            <w:rPr>
              <w:rFonts w:asciiTheme="minorHAnsi" w:hAnsiTheme="minorHAnsi"/>
              <w:noProof/>
              <w:szCs w:val="22"/>
              <w:lang w:eastAsia="en-AU"/>
            </w:rPr>
          </w:pPr>
          <w:hyperlink w:anchor="_Toc419110645" w:history="1">
            <w:r w:rsidR="002861DF" w:rsidRPr="00CD12BB">
              <w:rPr>
                <w:rStyle w:val="Hyperlink"/>
                <w:noProof/>
              </w:rPr>
              <w:t>2.1 Non-Destructive Evaluation</w:t>
            </w:r>
            <w:r w:rsidR="002861DF">
              <w:rPr>
                <w:noProof/>
                <w:webHidden/>
              </w:rPr>
              <w:tab/>
            </w:r>
            <w:r w:rsidR="002861DF">
              <w:rPr>
                <w:noProof/>
                <w:webHidden/>
              </w:rPr>
              <w:fldChar w:fldCharType="begin"/>
            </w:r>
            <w:r w:rsidR="002861DF">
              <w:rPr>
                <w:noProof/>
                <w:webHidden/>
              </w:rPr>
              <w:instrText xml:space="preserve"> PAGEREF _Toc419110645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51883A97" w14:textId="77777777" w:rsidR="002861DF" w:rsidRDefault="0019762D" w:rsidP="00BA3D72">
          <w:pPr>
            <w:pStyle w:val="TOC3"/>
            <w:tabs>
              <w:tab w:val="right" w:leader="dot" w:pos="9016"/>
            </w:tabs>
            <w:rPr>
              <w:rFonts w:asciiTheme="minorHAnsi" w:hAnsiTheme="minorHAnsi"/>
              <w:noProof/>
              <w:szCs w:val="22"/>
              <w:lang w:eastAsia="en-AU"/>
            </w:rPr>
          </w:pPr>
          <w:hyperlink w:anchor="_Toc419110646" w:history="1">
            <w:r w:rsidR="002861DF" w:rsidRPr="00CD12BB">
              <w:rPr>
                <w:rStyle w:val="Hyperlink"/>
                <w:noProof/>
              </w:rPr>
              <w:t>2.1.1 Ultrasonics</w:t>
            </w:r>
            <w:r w:rsidR="002861DF">
              <w:rPr>
                <w:noProof/>
                <w:webHidden/>
              </w:rPr>
              <w:tab/>
            </w:r>
            <w:r w:rsidR="002861DF">
              <w:rPr>
                <w:noProof/>
                <w:webHidden/>
              </w:rPr>
              <w:fldChar w:fldCharType="begin"/>
            </w:r>
            <w:r w:rsidR="002861DF">
              <w:rPr>
                <w:noProof/>
                <w:webHidden/>
              </w:rPr>
              <w:instrText xml:space="preserve"> PAGEREF _Toc419110646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723C91B6" w14:textId="77777777" w:rsidR="002861DF" w:rsidRDefault="0019762D" w:rsidP="00BA3D72">
          <w:pPr>
            <w:pStyle w:val="TOC3"/>
            <w:tabs>
              <w:tab w:val="right" w:leader="dot" w:pos="9016"/>
            </w:tabs>
            <w:rPr>
              <w:rFonts w:asciiTheme="minorHAnsi" w:hAnsiTheme="minorHAnsi"/>
              <w:noProof/>
              <w:szCs w:val="22"/>
              <w:lang w:eastAsia="en-AU"/>
            </w:rPr>
          </w:pPr>
          <w:hyperlink w:anchor="_Toc419110647" w:history="1">
            <w:r w:rsidR="002861DF" w:rsidRPr="00CD12BB">
              <w:rPr>
                <w:rStyle w:val="Hyperlink"/>
                <w:noProof/>
              </w:rPr>
              <w:t>2.1.2 Rovers</w:t>
            </w:r>
            <w:r w:rsidR="002861DF">
              <w:rPr>
                <w:noProof/>
                <w:webHidden/>
              </w:rPr>
              <w:tab/>
            </w:r>
            <w:r w:rsidR="002861DF">
              <w:rPr>
                <w:noProof/>
                <w:webHidden/>
              </w:rPr>
              <w:fldChar w:fldCharType="begin"/>
            </w:r>
            <w:r w:rsidR="002861DF">
              <w:rPr>
                <w:noProof/>
                <w:webHidden/>
              </w:rPr>
              <w:instrText xml:space="preserve"> PAGEREF _Toc419110647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18AEF1AC" w14:textId="77777777" w:rsidR="002861DF" w:rsidRDefault="0019762D" w:rsidP="00BA3D72">
          <w:pPr>
            <w:pStyle w:val="TOC3"/>
            <w:tabs>
              <w:tab w:val="right" w:leader="dot" w:pos="9016"/>
            </w:tabs>
            <w:rPr>
              <w:rFonts w:asciiTheme="minorHAnsi" w:hAnsiTheme="minorHAnsi"/>
              <w:noProof/>
              <w:szCs w:val="22"/>
              <w:lang w:eastAsia="en-AU"/>
            </w:rPr>
          </w:pPr>
          <w:hyperlink w:anchor="_Toc419110648" w:history="1">
            <w:r w:rsidR="002861DF" w:rsidRPr="00CD12BB">
              <w:rPr>
                <w:rStyle w:val="Hyperlink"/>
                <w:noProof/>
              </w:rPr>
              <w:t>2.1.3 Corrosion</w:t>
            </w:r>
            <w:r w:rsidR="002861DF">
              <w:rPr>
                <w:noProof/>
                <w:webHidden/>
              </w:rPr>
              <w:tab/>
            </w:r>
            <w:r w:rsidR="002861DF">
              <w:rPr>
                <w:noProof/>
                <w:webHidden/>
              </w:rPr>
              <w:fldChar w:fldCharType="begin"/>
            </w:r>
            <w:r w:rsidR="002861DF">
              <w:rPr>
                <w:noProof/>
                <w:webHidden/>
              </w:rPr>
              <w:instrText xml:space="preserve"> PAGEREF _Toc419110648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0A7A2562" w14:textId="77777777" w:rsidR="002861DF" w:rsidRDefault="0019762D" w:rsidP="00BA3D72">
          <w:pPr>
            <w:pStyle w:val="TOC2"/>
            <w:tabs>
              <w:tab w:val="right" w:leader="dot" w:pos="9016"/>
            </w:tabs>
            <w:rPr>
              <w:rFonts w:asciiTheme="minorHAnsi" w:hAnsiTheme="minorHAnsi"/>
              <w:noProof/>
              <w:szCs w:val="22"/>
              <w:lang w:eastAsia="en-AU"/>
            </w:rPr>
          </w:pPr>
          <w:hyperlink w:anchor="_Toc419110649" w:history="1">
            <w:r w:rsidR="002861DF" w:rsidRPr="00CD12BB">
              <w:rPr>
                <w:rStyle w:val="Hyperlink"/>
                <w:noProof/>
              </w:rPr>
              <w:t>2.2 UAV TECHNOLOGY</w:t>
            </w:r>
            <w:r w:rsidR="002861DF">
              <w:rPr>
                <w:noProof/>
                <w:webHidden/>
              </w:rPr>
              <w:tab/>
            </w:r>
            <w:r w:rsidR="002861DF">
              <w:rPr>
                <w:noProof/>
                <w:webHidden/>
              </w:rPr>
              <w:fldChar w:fldCharType="begin"/>
            </w:r>
            <w:r w:rsidR="002861DF">
              <w:rPr>
                <w:noProof/>
                <w:webHidden/>
              </w:rPr>
              <w:instrText xml:space="preserve"> PAGEREF _Toc419110649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AF8E889" w14:textId="77777777" w:rsidR="002861DF" w:rsidRDefault="0019762D" w:rsidP="00BA3D72">
          <w:pPr>
            <w:pStyle w:val="TOC3"/>
            <w:tabs>
              <w:tab w:val="right" w:leader="dot" w:pos="9016"/>
            </w:tabs>
            <w:rPr>
              <w:rFonts w:asciiTheme="minorHAnsi" w:hAnsiTheme="minorHAnsi"/>
              <w:noProof/>
              <w:szCs w:val="22"/>
              <w:lang w:eastAsia="en-AU"/>
            </w:rPr>
          </w:pPr>
          <w:hyperlink w:anchor="_Toc419110650" w:history="1">
            <w:r w:rsidR="002861DF" w:rsidRPr="00CD12BB">
              <w:rPr>
                <w:rStyle w:val="Hyperlink"/>
                <w:noProof/>
              </w:rPr>
              <w:t>2.2.1 System overview</w:t>
            </w:r>
            <w:r w:rsidR="002861DF">
              <w:rPr>
                <w:noProof/>
                <w:webHidden/>
              </w:rPr>
              <w:tab/>
            </w:r>
            <w:r w:rsidR="002861DF">
              <w:rPr>
                <w:noProof/>
                <w:webHidden/>
              </w:rPr>
              <w:fldChar w:fldCharType="begin"/>
            </w:r>
            <w:r w:rsidR="002861DF">
              <w:rPr>
                <w:noProof/>
                <w:webHidden/>
              </w:rPr>
              <w:instrText xml:space="preserve"> PAGEREF _Toc419110650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9FD91A3" w14:textId="77777777" w:rsidR="002861DF" w:rsidRDefault="0019762D" w:rsidP="00BA3D72">
          <w:pPr>
            <w:pStyle w:val="TOC3"/>
            <w:tabs>
              <w:tab w:val="right" w:leader="dot" w:pos="9016"/>
            </w:tabs>
            <w:rPr>
              <w:rFonts w:asciiTheme="minorHAnsi" w:hAnsiTheme="minorHAnsi"/>
              <w:noProof/>
              <w:szCs w:val="22"/>
              <w:lang w:eastAsia="en-AU"/>
            </w:rPr>
          </w:pPr>
          <w:hyperlink w:anchor="_Toc419110651" w:history="1">
            <w:r w:rsidR="002861DF" w:rsidRPr="00CD12BB">
              <w:rPr>
                <w:rStyle w:val="Hyperlink"/>
                <w:noProof/>
              </w:rPr>
              <w:t>2.2.2 Navigation</w:t>
            </w:r>
            <w:r w:rsidR="002861DF">
              <w:rPr>
                <w:noProof/>
                <w:webHidden/>
              </w:rPr>
              <w:tab/>
            </w:r>
            <w:r w:rsidR="002861DF">
              <w:rPr>
                <w:noProof/>
                <w:webHidden/>
              </w:rPr>
              <w:fldChar w:fldCharType="begin"/>
            </w:r>
            <w:r w:rsidR="002861DF">
              <w:rPr>
                <w:noProof/>
                <w:webHidden/>
              </w:rPr>
              <w:instrText xml:space="preserve"> PAGEREF _Toc419110651 \h </w:instrText>
            </w:r>
            <w:r w:rsidR="002861DF">
              <w:rPr>
                <w:noProof/>
                <w:webHidden/>
              </w:rPr>
            </w:r>
            <w:r w:rsidR="002861DF">
              <w:rPr>
                <w:noProof/>
                <w:webHidden/>
              </w:rPr>
              <w:fldChar w:fldCharType="separate"/>
            </w:r>
            <w:r w:rsidR="00AF2465">
              <w:rPr>
                <w:noProof/>
                <w:webHidden/>
              </w:rPr>
              <w:t>10</w:t>
            </w:r>
            <w:r w:rsidR="002861DF">
              <w:rPr>
                <w:noProof/>
                <w:webHidden/>
              </w:rPr>
              <w:fldChar w:fldCharType="end"/>
            </w:r>
          </w:hyperlink>
        </w:p>
        <w:p w14:paraId="5FC8C0BA" w14:textId="77777777" w:rsidR="002861DF" w:rsidRDefault="0019762D" w:rsidP="00BA3D72">
          <w:pPr>
            <w:pStyle w:val="TOC3"/>
            <w:tabs>
              <w:tab w:val="right" w:leader="dot" w:pos="9016"/>
            </w:tabs>
            <w:rPr>
              <w:rFonts w:asciiTheme="minorHAnsi" w:hAnsiTheme="minorHAnsi"/>
              <w:noProof/>
              <w:szCs w:val="22"/>
              <w:lang w:eastAsia="en-AU"/>
            </w:rPr>
          </w:pPr>
          <w:hyperlink w:anchor="_Toc419110652" w:history="1">
            <w:r w:rsidR="002861DF" w:rsidRPr="00CD12BB">
              <w:rPr>
                <w:rStyle w:val="Hyperlink"/>
                <w:noProof/>
              </w:rPr>
              <w:t>2.2.3 Collision avoidance and UAV preservation</w:t>
            </w:r>
            <w:r w:rsidR="002861DF">
              <w:rPr>
                <w:noProof/>
                <w:webHidden/>
              </w:rPr>
              <w:tab/>
            </w:r>
            <w:r w:rsidR="002861DF">
              <w:rPr>
                <w:noProof/>
                <w:webHidden/>
              </w:rPr>
              <w:fldChar w:fldCharType="begin"/>
            </w:r>
            <w:r w:rsidR="002861DF">
              <w:rPr>
                <w:noProof/>
                <w:webHidden/>
              </w:rPr>
              <w:instrText xml:space="preserve"> PAGEREF _Toc419110652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3968759" w14:textId="77777777" w:rsidR="002861DF" w:rsidRDefault="0019762D" w:rsidP="00BA3D72">
          <w:pPr>
            <w:pStyle w:val="TOC3"/>
            <w:tabs>
              <w:tab w:val="right" w:leader="dot" w:pos="9016"/>
            </w:tabs>
            <w:rPr>
              <w:rFonts w:asciiTheme="minorHAnsi" w:hAnsiTheme="minorHAnsi"/>
              <w:noProof/>
              <w:szCs w:val="22"/>
              <w:lang w:eastAsia="en-AU"/>
            </w:rPr>
          </w:pPr>
          <w:hyperlink w:anchor="_Toc419110653" w:history="1">
            <w:r w:rsidR="002861DF" w:rsidRPr="00CD12BB">
              <w:rPr>
                <w:rStyle w:val="Hyperlink"/>
                <w:noProof/>
              </w:rPr>
              <w:t>2.2.4 Legal</w:t>
            </w:r>
            <w:r w:rsidR="002861DF">
              <w:rPr>
                <w:noProof/>
                <w:webHidden/>
              </w:rPr>
              <w:tab/>
            </w:r>
            <w:r w:rsidR="002861DF">
              <w:rPr>
                <w:noProof/>
                <w:webHidden/>
              </w:rPr>
              <w:fldChar w:fldCharType="begin"/>
            </w:r>
            <w:r w:rsidR="002861DF">
              <w:rPr>
                <w:noProof/>
                <w:webHidden/>
              </w:rPr>
              <w:instrText xml:space="preserve"> PAGEREF _Toc419110653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D32AC3" w14:textId="77777777" w:rsidR="002861DF" w:rsidRDefault="0019762D" w:rsidP="00BA3D72">
          <w:pPr>
            <w:pStyle w:val="TOC3"/>
            <w:tabs>
              <w:tab w:val="right" w:leader="dot" w:pos="9016"/>
            </w:tabs>
            <w:rPr>
              <w:rFonts w:asciiTheme="minorHAnsi" w:hAnsiTheme="minorHAnsi"/>
              <w:noProof/>
              <w:szCs w:val="22"/>
              <w:lang w:eastAsia="en-AU"/>
            </w:rPr>
          </w:pPr>
          <w:hyperlink w:anchor="_Toc419110654" w:history="1">
            <w:r w:rsidR="002861DF" w:rsidRPr="00CD12BB">
              <w:rPr>
                <w:rStyle w:val="Hyperlink"/>
                <w:noProof/>
              </w:rPr>
              <w:t>2.2.5 Perching</w:t>
            </w:r>
            <w:r w:rsidR="002861DF">
              <w:rPr>
                <w:noProof/>
                <w:webHidden/>
              </w:rPr>
              <w:tab/>
            </w:r>
            <w:r w:rsidR="002861DF">
              <w:rPr>
                <w:noProof/>
                <w:webHidden/>
              </w:rPr>
              <w:fldChar w:fldCharType="begin"/>
            </w:r>
            <w:r w:rsidR="002861DF">
              <w:rPr>
                <w:noProof/>
                <w:webHidden/>
              </w:rPr>
              <w:instrText xml:space="preserve"> PAGEREF _Toc419110654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1C54FB" w14:textId="77777777" w:rsidR="002861DF" w:rsidRDefault="0019762D" w:rsidP="00BA3D72">
          <w:pPr>
            <w:pStyle w:val="TOC2"/>
            <w:tabs>
              <w:tab w:val="right" w:leader="dot" w:pos="9016"/>
            </w:tabs>
            <w:rPr>
              <w:rFonts w:asciiTheme="minorHAnsi" w:hAnsiTheme="minorHAnsi"/>
              <w:noProof/>
              <w:szCs w:val="22"/>
              <w:lang w:eastAsia="en-AU"/>
            </w:rPr>
          </w:pPr>
          <w:hyperlink w:anchor="_Toc419110655" w:history="1">
            <w:r w:rsidR="002861DF" w:rsidRPr="00CD12BB">
              <w:rPr>
                <w:rStyle w:val="Hyperlink"/>
                <w:noProof/>
              </w:rPr>
              <w:t>2.3 Conclusion</w:t>
            </w:r>
            <w:r w:rsidR="002861DF">
              <w:rPr>
                <w:noProof/>
                <w:webHidden/>
              </w:rPr>
              <w:tab/>
            </w:r>
            <w:r w:rsidR="002861DF">
              <w:rPr>
                <w:noProof/>
                <w:webHidden/>
              </w:rPr>
              <w:fldChar w:fldCharType="begin"/>
            </w:r>
            <w:r w:rsidR="002861DF">
              <w:rPr>
                <w:noProof/>
                <w:webHidden/>
              </w:rPr>
              <w:instrText xml:space="preserve"> PAGEREF _Toc419110655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49F4E85D" w14:textId="77777777" w:rsidR="002861DF" w:rsidRDefault="0019762D" w:rsidP="00BA3D72">
          <w:pPr>
            <w:pStyle w:val="TOC3"/>
            <w:tabs>
              <w:tab w:val="right" w:leader="dot" w:pos="9016"/>
            </w:tabs>
            <w:rPr>
              <w:rFonts w:asciiTheme="minorHAnsi" w:hAnsiTheme="minorHAnsi"/>
              <w:noProof/>
              <w:szCs w:val="22"/>
              <w:lang w:eastAsia="en-AU"/>
            </w:rPr>
          </w:pPr>
          <w:hyperlink w:anchor="_Toc419110656" w:history="1">
            <w:r w:rsidR="002861DF" w:rsidRPr="00CD12BB">
              <w:rPr>
                <w:rStyle w:val="Hyperlink"/>
                <w:noProof/>
              </w:rPr>
              <w:t>2.3.1 Perching for larger craft</w:t>
            </w:r>
            <w:r w:rsidR="002861DF">
              <w:rPr>
                <w:noProof/>
                <w:webHidden/>
              </w:rPr>
              <w:tab/>
            </w:r>
            <w:r w:rsidR="002861DF">
              <w:rPr>
                <w:noProof/>
                <w:webHidden/>
              </w:rPr>
              <w:fldChar w:fldCharType="begin"/>
            </w:r>
            <w:r w:rsidR="002861DF">
              <w:rPr>
                <w:noProof/>
                <w:webHidden/>
              </w:rPr>
              <w:instrText xml:space="preserve"> PAGEREF _Toc419110656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5383270E" w14:textId="77777777" w:rsidR="002861DF" w:rsidRDefault="0019762D" w:rsidP="00BA3D72">
          <w:pPr>
            <w:pStyle w:val="TOC3"/>
            <w:tabs>
              <w:tab w:val="right" w:leader="dot" w:pos="9016"/>
            </w:tabs>
            <w:rPr>
              <w:rFonts w:asciiTheme="minorHAnsi" w:hAnsiTheme="minorHAnsi"/>
              <w:noProof/>
              <w:szCs w:val="22"/>
              <w:lang w:eastAsia="en-AU"/>
            </w:rPr>
          </w:pPr>
          <w:hyperlink w:anchor="_Toc419110657" w:history="1">
            <w:r w:rsidR="002861DF" w:rsidRPr="00CD12BB">
              <w:rPr>
                <w:rStyle w:val="Hyperlink"/>
                <w:noProof/>
              </w:rPr>
              <w:t>2.3.2 Weight capacity vs time of flight</w:t>
            </w:r>
            <w:r w:rsidR="002861DF">
              <w:rPr>
                <w:noProof/>
                <w:webHidden/>
              </w:rPr>
              <w:tab/>
            </w:r>
            <w:r w:rsidR="002861DF">
              <w:rPr>
                <w:noProof/>
                <w:webHidden/>
              </w:rPr>
              <w:fldChar w:fldCharType="begin"/>
            </w:r>
            <w:r w:rsidR="002861DF">
              <w:rPr>
                <w:noProof/>
                <w:webHidden/>
              </w:rPr>
              <w:instrText xml:space="preserve"> PAGEREF _Toc419110657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697E13CF" w14:textId="77777777" w:rsidR="002861DF" w:rsidRDefault="0019762D" w:rsidP="00BA3D72">
          <w:pPr>
            <w:pStyle w:val="TOC1"/>
            <w:tabs>
              <w:tab w:val="left" w:pos="400"/>
              <w:tab w:val="right" w:leader="dot" w:pos="9016"/>
            </w:tabs>
            <w:rPr>
              <w:rFonts w:asciiTheme="minorHAnsi" w:hAnsiTheme="minorHAnsi"/>
              <w:noProof/>
              <w:szCs w:val="22"/>
              <w:lang w:eastAsia="en-AU"/>
            </w:rPr>
          </w:pPr>
          <w:hyperlink w:anchor="_Toc419110658" w:history="1">
            <w:r w:rsidR="002861DF" w:rsidRPr="00CD12BB">
              <w:rPr>
                <w:rStyle w:val="Hyperlink"/>
                <w:noProof/>
              </w:rPr>
              <w:t>3.</w:t>
            </w:r>
            <w:r w:rsidR="002861DF">
              <w:rPr>
                <w:rFonts w:asciiTheme="minorHAnsi" w:hAnsiTheme="minorHAnsi"/>
                <w:noProof/>
                <w:szCs w:val="22"/>
                <w:lang w:eastAsia="en-AU"/>
              </w:rPr>
              <w:tab/>
            </w:r>
            <w:r w:rsidR="002861DF" w:rsidRPr="00CD12BB">
              <w:rPr>
                <w:rStyle w:val="Hyperlink"/>
                <w:noProof/>
              </w:rPr>
              <w:t>Project Intent</w:t>
            </w:r>
            <w:r w:rsidR="002861DF">
              <w:rPr>
                <w:noProof/>
                <w:webHidden/>
              </w:rPr>
              <w:tab/>
            </w:r>
            <w:r w:rsidR="002861DF">
              <w:rPr>
                <w:noProof/>
                <w:webHidden/>
              </w:rPr>
              <w:fldChar w:fldCharType="begin"/>
            </w:r>
            <w:r w:rsidR="002861DF">
              <w:rPr>
                <w:noProof/>
                <w:webHidden/>
              </w:rPr>
              <w:instrText xml:space="preserve"> PAGEREF _Toc419110658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24CAD03B" w14:textId="77777777" w:rsidR="002861DF" w:rsidRDefault="0019762D" w:rsidP="00BA3D72">
          <w:pPr>
            <w:pStyle w:val="TOC2"/>
            <w:tabs>
              <w:tab w:val="right" w:leader="dot" w:pos="9016"/>
            </w:tabs>
            <w:rPr>
              <w:rFonts w:asciiTheme="minorHAnsi" w:hAnsiTheme="minorHAnsi"/>
              <w:noProof/>
              <w:szCs w:val="22"/>
              <w:lang w:eastAsia="en-AU"/>
            </w:rPr>
          </w:pPr>
          <w:hyperlink w:anchor="_Toc419110659" w:history="1">
            <w:r w:rsidR="002861DF" w:rsidRPr="00CD12BB">
              <w:rPr>
                <w:rStyle w:val="Hyperlink"/>
                <w:noProof/>
              </w:rPr>
              <w:t>3.1 Aim</w:t>
            </w:r>
            <w:r w:rsidR="002861DF">
              <w:rPr>
                <w:noProof/>
                <w:webHidden/>
              </w:rPr>
              <w:tab/>
            </w:r>
            <w:r w:rsidR="002861DF">
              <w:rPr>
                <w:noProof/>
                <w:webHidden/>
              </w:rPr>
              <w:fldChar w:fldCharType="begin"/>
            </w:r>
            <w:r w:rsidR="002861DF">
              <w:rPr>
                <w:noProof/>
                <w:webHidden/>
              </w:rPr>
              <w:instrText xml:space="preserve"> PAGEREF _Toc419110659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13A32DB8" w14:textId="77777777" w:rsidR="002861DF" w:rsidRDefault="0019762D" w:rsidP="00BA3D72">
          <w:pPr>
            <w:pStyle w:val="TOC2"/>
            <w:tabs>
              <w:tab w:val="right" w:leader="dot" w:pos="9016"/>
            </w:tabs>
            <w:rPr>
              <w:rFonts w:asciiTheme="minorHAnsi" w:hAnsiTheme="minorHAnsi"/>
              <w:noProof/>
              <w:szCs w:val="22"/>
              <w:lang w:eastAsia="en-AU"/>
            </w:rPr>
          </w:pPr>
          <w:hyperlink w:anchor="_Toc419110660" w:history="1">
            <w:r w:rsidR="002861DF" w:rsidRPr="00CD12BB">
              <w:rPr>
                <w:rStyle w:val="Hyperlink"/>
                <w:noProof/>
              </w:rPr>
              <w:t>3.2 Scope</w:t>
            </w:r>
            <w:r w:rsidR="002861DF">
              <w:rPr>
                <w:noProof/>
                <w:webHidden/>
              </w:rPr>
              <w:tab/>
            </w:r>
            <w:r w:rsidR="002861DF">
              <w:rPr>
                <w:noProof/>
                <w:webHidden/>
              </w:rPr>
              <w:fldChar w:fldCharType="begin"/>
            </w:r>
            <w:r w:rsidR="002861DF">
              <w:rPr>
                <w:noProof/>
                <w:webHidden/>
              </w:rPr>
              <w:instrText xml:space="preserve"> PAGEREF _Toc419110660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761DADDA" w14:textId="77777777" w:rsidR="002861DF" w:rsidRDefault="0019762D" w:rsidP="00BA3D72">
          <w:pPr>
            <w:pStyle w:val="TOC1"/>
            <w:tabs>
              <w:tab w:val="left" w:pos="400"/>
              <w:tab w:val="right" w:leader="dot" w:pos="9016"/>
            </w:tabs>
            <w:rPr>
              <w:rFonts w:asciiTheme="minorHAnsi" w:hAnsiTheme="minorHAnsi"/>
              <w:noProof/>
              <w:szCs w:val="22"/>
              <w:lang w:eastAsia="en-AU"/>
            </w:rPr>
          </w:pPr>
          <w:hyperlink w:anchor="_Toc419110661" w:history="1">
            <w:r w:rsidR="002861DF" w:rsidRPr="00CD12BB">
              <w:rPr>
                <w:rStyle w:val="Hyperlink"/>
                <w:noProof/>
              </w:rPr>
              <w:t>4.</w:t>
            </w:r>
            <w:r w:rsidR="002861DF">
              <w:rPr>
                <w:rFonts w:asciiTheme="minorHAnsi" w:hAnsiTheme="minorHAnsi"/>
                <w:noProof/>
                <w:szCs w:val="22"/>
                <w:lang w:eastAsia="en-AU"/>
              </w:rPr>
              <w:tab/>
            </w:r>
            <w:r w:rsidR="002861DF" w:rsidRPr="00CD12BB">
              <w:rPr>
                <w:rStyle w:val="Hyperlink"/>
                <w:noProof/>
              </w:rPr>
              <w:t>Methodology</w:t>
            </w:r>
            <w:r w:rsidR="002861DF">
              <w:rPr>
                <w:noProof/>
                <w:webHidden/>
              </w:rPr>
              <w:tab/>
            </w:r>
            <w:r w:rsidR="002861DF">
              <w:rPr>
                <w:noProof/>
                <w:webHidden/>
              </w:rPr>
              <w:fldChar w:fldCharType="begin"/>
            </w:r>
            <w:r w:rsidR="002861DF">
              <w:rPr>
                <w:noProof/>
                <w:webHidden/>
              </w:rPr>
              <w:instrText xml:space="preserve"> PAGEREF _Toc419110661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6BA3855F" w14:textId="77777777" w:rsidR="002861DF" w:rsidRDefault="0019762D" w:rsidP="00BA3D72">
          <w:pPr>
            <w:pStyle w:val="TOC2"/>
            <w:tabs>
              <w:tab w:val="right" w:leader="dot" w:pos="9016"/>
            </w:tabs>
            <w:rPr>
              <w:rFonts w:asciiTheme="minorHAnsi" w:hAnsiTheme="minorHAnsi"/>
              <w:noProof/>
              <w:szCs w:val="22"/>
              <w:lang w:eastAsia="en-AU"/>
            </w:rPr>
          </w:pPr>
          <w:hyperlink w:anchor="_Toc419110662" w:history="1">
            <w:r w:rsidR="002861DF" w:rsidRPr="00CD12BB">
              <w:rPr>
                <w:rStyle w:val="Hyperlink"/>
                <w:noProof/>
              </w:rPr>
              <w:t>4.1 Assessing Project Needs</w:t>
            </w:r>
            <w:r w:rsidR="002861DF">
              <w:rPr>
                <w:noProof/>
                <w:webHidden/>
              </w:rPr>
              <w:tab/>
            </w:r>
            <w:r w:rsidR="002861DF">
              <w:rPr>
                <w:noProof/>
                <w:webHidden/>
              </w:rPr>
              <w:fldChar w:fldCharType="begin"/>
            </w:r>
            <w:r w:rsidR="002861DF">
              <w:rPr>
                <w:noProof/>
                <w:webHidden/>
              </w:rPr>
              <w:instrText xml:space="preserve"> PAGEREF _Toc419110662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B406D0B" w14:textId="77777777" w:rsidR="002861DF" w:rsidRDefault="0019762D" w:rsidP="00BA3D72">
          <w:pPr>
            <w:pStyle w:val="TOC2"/>
            <w:tabs>
              <w:tab w:val="right" w:leader="dot" w:pos="9016"/>
            </w:tabs>
            <w:rPr>
              <w:rFonts w:asciiTheme="minorHAnsi" w:hAnsiTheme="minorHAnsi"/>
              <w:noProof/>
              <w:szCs w:val="22"/>
              <w:lang w:eastAsia="en-AU"/>
            </w:rPr>
          </w:pPr>
          <w:hyperlink w:anchor="_Toc419110663" w:history="1">
            <w:r w:rsidR="002861DF" w:rsidRPr="00CD12BB">
              <w:rPr>
                <w:rStyle w:val="Hyperlink"/>
                <w:noProof/>
              </w:rPr>
              <w:t>4.2 Design of Project and Assignment of success metrics</w:t>
            </w:r>
            <w:r w:rsidR="002861DF">
              <w:rPr>
                <w:noProof/>
                <w:webHidden/>
              </w:rPr>
              <w:tab/>
            </w:r>
            <w:r w:rsidR="002861DF">
              <w:rPr>
                <w:noProof/>
                <w:webHidden/>
              </w:rPr>
              <w:fldChar w:fldCharType="begin"/>
            </w:r>
            <w:r w:rsidR="002861DF">
              <w:rPr>
                <w:noProof/>
                <w:webHidden/>
              </w:rPr>
              <w:instrText xml:space="preserve"> PAGEREF _Toc419110663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1A42F9C" w14:textId="77777777" w:rsidR="002861DF" w:rsidRDefault="0019762D" w:rsidP="00BA3D72">
          <w:pPr>
            <w:pStyle w:val="TOC2"/>
            <w:tabs>
              <w:tab w:val="right" w:leader="dot" w:pos="9016"/>
            </w:tabs>
            <w:rPr>
              <w:rFonts w:asciiTheme="minorHAnsi" w:hAnsiTheme="minorHAnsi"/>
              <w:noProof/>
              <w:szCs w:val="22"/>
              <w:lang w:eastAsia="en-AU"/>
            </w:rPr>
          </w:pPr>
          <w:hyperlink w:anchor="_Toc419110664" w:history="1">
            <w:r w:rsidR="002861DF" w:rsidRPr="00CD12BB">
              <w:rPr>
                <w:rStyle w:val="Hyperlink"/>
                <w:noProof/>
              </w:rPr>
              <w:t>Testing the Project</w:t>
            </w:r>
            <w:r w:rsidR="002861DF">
              <w:rPr>
                <w:noProof/>
                <w:webHidden/>
              </w:rPr>
              <w:tab/>
            </w:r>
            <w:r w:rsidR="002861DF">
              <w:rPr>
                <w:noProof/>
                <w:webHidden/>
              </w:rPr>
              <w:fldChar w:fldCharType="begin"/>
            </w:r>
            <w:r w:rsidR="002861DF">
              <w:rPr>
                <w:noProof/>
                <w:webHidden/>
              </w:rPr>
              <w:instrText xml:space="preserve"> PAGEREF _Toc419110664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42C3742D" w14:textId="77777777" w:rsidR="002861DF" w:rsidRDefault="0019762D" w:rsidP="00BA3D72">
          <w:pPr>
            <w:pStyle w:val="TOC2"/>
            <w:tabs>
              <w:tab w:val="right" w:leader="dot" w:pos="9016"/>
            </w:tabs>
            <w:rPr>
              <w:rFonts w:asciiTheme="minorHAnsi" w:hAnsiTheme="minorHAnsi"/>
              <w:noProof/>
              <w:szCs w:val="22"/>
              <w:lang w:eastAsia="en-AU"/>
            </w:rPr>
          </w:pPr>
          <w:hyperlink w:anchor="_Toc419110665" w:history="1">
            <w:r w:rsidR="002861DF" w:rsidRPr="00CD12BB">
              <w:rPr>
                <w:rStyle w:val="Hyperlink"/>
                <w:noProof/>
              </w:rPr>
              <w:t>Evaluation of Results</w:t>
            </w:r>
            <w:r w:rsidR="002861DF">
              <w:rPr>
                <w:noProof/>
                <w:webHidden/>
              </w:rPr>
              <w:tab/>
            </w:r>
            <w:r w:rsidR="002861DF">
              <w:rPr>
                <w:noProof/>
                <w:webHidden/>
              </w:rPr>
              <w:fldChar w:fldCharType="begin"/>
            </w:r>
            <w:r w:rsidR="002861DF">
              <w:rPr>
                <w:noProof/>
                <w:webHidden/>
              </w:rPr>
              <w:instrText xml:space="preserve"> PAGEREF _Toc419110665 \h </w:instrText>
            </w:r>
            <w:r w:rsidR="002861DF">
              <w:rPr>
                <w:noProof/>
                <w:webHidden/>
              </w:rPr>
            </w:r>
            <w:r w:rsidR="002861DF">
              <w:rPr>
                <w:noProof/>
                <w:webHidden/>
              </w:rPr>
              <w:fldChar w:fldCharType="separate"/>
            </w:r>
            <w:r w:rsidR="00AF2465">
              <w:rPr>
                <w:noProof/>
                <w:webHidden/>
              </w:rPr>
              <w:t>22</w:t>
            </w:r>
            <w:r w:rsidR="002861DF">
              <w:rPr>
                <w:noProof/>
                <w:webHidden/>
              </w:rPr>
              <w:fldChar w:fldCharType="end"/>
            </w:r>
          </w:hyperlink>
        </w:p>
        <w:p w14:paraId="5F4CA99A" w14:textId="77777777" w:rsidR="002861DF" w:rsidRDefault="0019762D" w:rsidP="00BA3D72">
          <w:pPr>
            <w:pStyle w:val="TOC1"/>
            <w:tabs>
              <w:tab w:val="left" w:pos="400"/>
              <w:tab w:val="right" w:leader="dot" w:pos="9016"/>
            </w:tabs>
            <w:rPr>
              <w:rFonts w:asciiTheme="minorHAnsi" w:hAnsiTheme="minorHAnsi"/>
              <w:noProof/>
              <w:szCs w:val="22"/>
              <w:lang w:eastAsia="en-AU"/>
            </w:rPr>
          </w:pPr>
          <w:hyperlink w:anchor="_Toc419110666" w:history="1">
            <w:r w:rsidR="002861DF" w:rsidRPr="00CD12BB">
              <w:rPr>
                <w:rStyle w:val="Hyperlink"/>
                <w:noProof/>
              </w:rPr>
              <w:t>5.</w:t>
            </w:r>
            <w:r w:rsidR="002861DF">
              <w:rPr>
                <w:rFonts w:asciiTheme="minorHAnsi" w:hAnsiTheme="minorHAnsi"/>
                <w:noProof/>
                <w:szCs w:val="22"/>
                <w:lang w:eastAsia="en-AU"/>
              </w:rPr>
              <w:tab/>
            </w:r>
            <w:r w:rsidR="002861DF" w:rsidRPr="00CD12BB">
              <w:rPr>
                <w:rStyle w:val="Hyperlink"/>
                <w:noProof/>
              </w:rPr>
              <w:t>Project Management Plan</w:t>
            </w:r>
            <w:r w:rsidR="002861DF">
              <w:rPr>
                <w:noProof/>
                <w:webHidden/>
              </w:rPr>
              <w:tab/>
            </w:r>
            <w:r w:rsidR="002861DF">
              <w:rPr>
                <w:noProof/>
                <w:webHidden/>
              </w:rPr>
              <w:fldChar w:fldCharType="begin"/>
            </w:r>
            <w:r w:rsidR="002861DF">
              <w:rPr>
                <w:noProof/>
                <w:webHidden/>
              </w:rPr>
              <w:instrText xml:space="preserve"> PAGEREF _Toc419110666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1B136F2F" w14:textId="77777777" w:rsidR="002861DF" w:rsidRDefault="0019762D" w:rsidP="00BA3D72">
          <w:pPr>
            <w:pStyle w:val="TOC2"/>
            <w:tabs>
              <w:tab w:val="right" w:leader="dot" w:pos="9016"/>
            </w:tabs>
            <w:rPr>
              <w:rFonts w:asciiTheme="minorHAnsi" w:hAnsiTheme="minorHAnsi"/>
              <w:noProof/>
              <w:szCs w:val="22"/>
              <w:lang w:eastAsia="en-AU"/>
            </w:rPr>
          </w:pPr>
          <w:hyperlink w:anchor="_Toc419110667" w:history="1">
            <w:r w:rsidR="002861DF" w:rsidRPr="00CD12BB">
              <w:rPr>
                <w:rStyle w:val="Hyperlink"/>
                <w:noProof/>
              </w:rPr>
              <w:t>5.1 Timeline</w:t>
            </w:r>
            <w:r w:rsidR="002861DF">
              <w:rPr>
                <w:noProof/>
                <w:webHidden/>
              </w:rPr>
              <w:tab/>
            </w:r>
            <w:r w:rsidR="002861DF">
              <w:rPr>
                <w:noProof/>
                <w:webHidden/>
              </w:rPr>
              <w:fldChar w:fldCharType="begin"/>
            </w:r>
            <w:r w:rsidR="002861DF">
              <w:rPr>
                <w:noProof/>
                <w:webHidden/>
              </w:rPr>
              <w:instrText xml:space="preserve"> PAGEREF _Toc419110667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539D29AD" w14:textId="77777777" w:rsidR="002861DF" w:rsidRDefault="0019762D" w:rsidP="00BA3D72">
          <w:pPr>
            <w:pStyle w:val="TOC1"/>
            <w:tabs>
              <w:tab w:val="left" w:pos="400"/>
              <w:tab w:val="right" w:leader="dot" w:pos="9016"/>
            </w:tabs>
            <w:rPr>
              <w:rFonts w:asciiTheme="minorHAnsi" w:hAnsiTheme="minorHAnsi"/>
              <w:noProof/>
              <w:szCs w:val="22"/>
              <w:lang w:eastAsia="en-AU"/>
            </w:rPr>
          </w:pPr>
          <w:hyperlink w:anchor="_Toc419110668" w:history="1">
            <w:r w:rsidR="002861DF" w:rsidRPr="00CD12BB">
              <w:rPr>
                <w:rStyle w:val="Hyperlink"/>
                <w:noProof/>
              </w:rPr>
              <w:t>6.</w:t>
            </w:r>
            <w:r w:rsidR="002861DF">
              <w:rPr>
                <w:rFonts w:asciiTheme="minorHAnsi" w:hAnsiTheme="minorHAnsi"/>
                <w:noProof/>
                <w:szCs w:val="22"/>
                <w:lang w:eastAsia="en-AU"/>
              </w:rPr>
              <w:tab/>
            </w:r>
            <w:r w:rsidR="002861DF" w:rsidRPr="00CD12BB">
              <w:rPr>
                <w:rStyle w:val="Hyperlink"/>
                <w:noProof/>
              </w:rPr>
              <w:t>Appendices</w:t>
            </w:r>
            <w:r w:rsidR="002861DF">
              <w:rPr>
                <w:noProof/>
                <w:webHidden/>
              </w:rPr>
              <w:tab/>
            </w:r>
            <w:r w:rsidR="002861DF">
              <w:rPr>
                <w:noProof/>
                <w:webHidden/>
              </w:rPr>
              <w:fldChar w:fldCharType="begin"/>
            </w:r>
            <w:r w:rsidR="002861DF">
              <w:rPr>
                <w:noProof/>
                <w:webHidden/>
              </w:rPr>
              <w:instrText xml:space="preserve"> PAGEREF _Toc419110668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4F54B640" w14:textId="77777777" w:rsidR="002861DF" w:rsidRDefault="0019762D" w:rsidP="00BA3D72">
          <w:pPr>
            <w:pStyle w:val="TOC2"/>
            <w:tabs>
              <w:tab w:val="right" w:leader="dot" w:pos="9016"/>
            </w:tabs>
            <w:rPr>
              <w:rFonts w:asciiTheme="minorHAnsi" w:hAnsiTheme="minorHAnsi"/>
              <w:noProof/>
              <w:szCs w:val="22"/>
              <w:lang w:eastAsia="en-AU"/>
            </w:rPr>
          </w:pPr>
          <w:hyperlink w:anchor="_Toc419110669" w:history="1">
            <w:r w:rsidR="002861DF" w:rsidRPr="00CD12BB">
              <w:rPr>
                <w:rStyle w:val="Hyperlink"/>
                <w:noProof/>
              </w:rPr>
              <w:t>6.1 Risk Assessment</w:t>
            </w:r>
            <w:r w:rsidR="002861DF">
              <w:rPr>
                <w:noProof/>
                <w:webHidden/>
              </w:rPr>
              <w:tab/>
            </w:r>
            <w:r w:rsidR="002861DF">
              <w:rPr>
                <w:noProof/>
                <w:webHidden/>
              </w:rPr>
              <w:fldChar w:fldCharType="begin"/>
            </w:r>
            <w:r w:rsidR="002861DF">
              <w:rPr>
                <w:noProof/>
                <w:webHidden/>
              </w:rPr>
              <w:instrText xml:space="preserve"> PAGEREF _Toc419110669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7FE09E5F" w14:textId="77777777" w:rsidR="002861DF" w:rsidRDefault="0019762D" w:rsidP="00BA3D72">
          <w:pPr>
            <w:pStyle w:val="TOC2"/>
            <w:tabs>
              <w:tab w:val="right" w:leader="dot" w:pos="9016"/>
            </w:tabs>
            <w:rPr>
              <w:rFonts w:asciiTheme="minorHAnsi" w:hAnsiTheme="minorHAnsi"/>
              <w:noProof/>
              <w:szCs w:val="22"/>
              <w:lang w:eastAsia="en-AU"/>
            </w:rPr>
          </w:pPr>
          <w:hyperlink w:anchor="_Toc419110670" w:history="1">
            <w:r w:rsidR="002861DF" w:rsidRPr="00CD12BB">
              <w:rPr>
                <w:rStyle w:val="Hyperlink"/>
                <w:noProof/>
              </w:rPr>
              <w:t>6.2 Gantt Chart</w:t>
            </w:r>
            <w:r w:rsidR="002861DF">
              <w:rPr>
                <w:noProof/>
                <w:webHidden/>
              </w:rPr>
              <w:tab/>
            </w:r>
            <w:r w:rsidR="002861DF">
              <w:rPr>
                <w:noProof/>
                <w:webHidden/>
              </w:rPr>
              <w:fldChar w:fldCharType="begin"/>
            </w:r>
            <w:r w:rsidR="002861DF">
              <w:rPr>
                <w:noProof/>
                <w:webHidden/>
              </w:rPr>
              <w:instrText xml:space="preserve"> PAGEREF _Toc419110670 \h </w:instrText>
            </w:r>
            <w:r w:rsidR="002861DF">
              <w:rPr>
                <w:noProof/>
                <w:webHidden/>
              </w:rPr>
            </w:r>
            <w:r w:rsidR="002861DF">
              <w:rPr>
                <w:noProof/>
                <w:webHidden/>
              </w:rPr>
              <w:fldChar w:fldCharType="separate"/>
            </w:r>
            <w:r w:rsidR="00AF2465">
              <w:rPr>
                <w:noProof/>
                <w:webHidden/>
              </w:rPr>
              <w:t>25</w:t>
            </w:r>
            <w:r w:rsidR="002861DF">
              <w:rPr>
                <w:noProof/>
                <w:webHidden/>
              </w:rPr>
              <w:fldChar w:fldCharType="end"/>
            </w:r>
          </w:hyperlink>
        </w:p>
        <w:p w14:paraId="67289CA5" w14:textId="77777777" w:rsidR="002861DF" w:rsidRDefault="0019762D" w:rsidP="00BA3D72">
          <w:pPr>
            <w:pStyle w:val="TOC2"/>
            <w:tabs>
              <w:tab w:val="right" w:leader="dot" w:pos="9016"/>
            </w:tabs>
            <w:rPr>
              <w:rFonts w:asciiTheme="minorHAnsi" w:hAnsiTheme="minorHAnsi"/>
              <w:noProof/>
              <w:szCs w:val="22"/>
              <w:lang w:eastAsia="en-AU"/>
            </w:rPr>
          </w:pPr>
          <w:hyperlink w:anchor="_Toc419110671" w:history="1">
            <w:r w:rsidR="002861DF" w:rsidRPr="00CD12BB">
              <w:rPr>
                <w:rStyle w:val="Hyperlink"/>
                <w:noProof/>
              </w:rPr>
              <w:t>6.3 Reference List</w:t>
            </w:r>
            <w:r w:rsidR="002861DF">
              <w:rPr>
                <w:noProof/>
                <w:webHidden/>
              </w:rPr>
              <w:tab/>
            </w:r>
            <w:r w:rsidR="002861DF">
              <w:rPr>
                <w:noProof/>
                <w:webHidden/>
              </w:rPr>
              <w:fldChar w:fldCharType="begin"/>
            </w:r>
            <w:r w:rsidR="002861DF">
              <w:rPr>
                <w:noProof/>
                <w:webHidden/>
              </w:rPr>
              <w:instrText xml:space="preserve"> PAGEREF _Toc419110671 \h </w:instrText>
            </w:r>
            <w:r w:rsidR="002861DF">
              <w:rPr>
                <w:noProof/>
                <w:webHidden/>
              </w:rPr>
            </w:r>
            <w:r w:rsidR="002861DF">
              <w:rPr>
                <w:noProof/>
                <w:webHidden/>
              </w:rPr>
              <w:fldChar w:fldCharType="separate"/>
            </w:r>
            <w:r w:rsidR="00AF2465">
              <w:rPr>
                <w:noProof/>
                <w:webHidden/>
              </w:rPr>
              <w:t>26</w:t>
            </w:r>
            <w:r w:rsidR="002861DF">
              <w:rPr>
                <w:noProof/>
                <w:webHidden/>
              </w:rPr>
              <w:fldChar w:fldCharType="end"/>
            </w:r>
          </w:hyperlink>
        </w:p>
        <w:p w14:paraId="22B1B79A" w14:textId="583942CE" w:rsidR="00076320" w:rsidRDefault="00076320" w:rsidP="00BA3D72">
          <w:pPr>
            <w:spacing w:line="360" w:lineRule="auto"/>
            <w:jc w:val="both"/>
          </w:pPr>
          <w:r>
            <w:rPr>
              <w:b/>
              <w:bCs/>
              <w:noProof/>
            </w:rPr>
            <w:fldChar w:fldCharType="end"/>
          </w:r>
        </w:p>
      </w:sdtContent>
    </w:sdt>
    <w:p w14:paraId="4F4C9035" w14:textId="77777777" w:rsidR="00076320" w:rsidRDefault="00076320" w:rsidP="00BA3D72">
      <w:pPr>
        <w:spacing w:line="360" w:lineRule="auto"/>
        <w:ind w:left="720"/>
        <w:jc w:val="both"/>
      </w:pPr>
    </w:p>
    <w:p w14:paraId="47451985" w14:textId="77777777" w:rsidR="00076320" w:rsidRDefault="00076320" w:rsidP="00BC193F">
      <w:pPr>
        <w:spacing w:line="360" w:lineRule="auto"/>
        <w:ind w:left="720"/>
        <w:jc w:val="both"/>
      </w:pPr>
    </w:p>
    <w:p w14:paraId="40F0DC1B" w14:textId="77777777" w:rsidR="00076320" w:rsidRDefault="00076320" w:rsidP="00BC193F">
      <w:pPr>
        <w:spacing w:line="360" w:lineRule="auto"/>
        <w:ind w:left="720"/>
        <w:jc w:val="both"/>
      </w:pPr>
    </w:p>
    <w:p w14:paraId="7338DB03" w14:textId="77777777" w:rsidR="00076320" w:rsidRPr="00076320" w:rsidRDefault="00076320" w:rsidP="00BC193F">
      <w:pPr>
        <w:spacing w:line="360" w:lineRule="auto"/>
        <w:ind w:left="720"/>
        <w:jc w:val="both"/>
        <w:sectPr w:rsidR="00076320" w:rsidRPr="00076320" w:rsidSect="001F37AF">
          <w:pgSz w:w="11906" w:h="16838"/>
          <w:pgMar w:top="1418" w:right="1440" w:bottom="1440" w:left="2268" w:header="708" w:footer="708" w:gutter="0"/>
          <w:pgNumType w:start="3"/>
          <w:cols w:space="708"/>
          <w:docGrid w:linePitch="360"/>
        </w:sectPr>
      </w:pPr>
    </w:p>
    <w:p w14:paraId="7168979B" w14:textId="2E0DEC7E" w:rsidR="00154574" w:rsidRDefault="00154574" w:rsidP="00C71CCD">
      <w:pPr>
        <w:pStyle w:val="Heading1"/>
        <w:numPr>
          <w:ilvl w:val="0"/>
          <w:numId w:val="16"/>
        </w:numPr>
        <w:spacing w:line="360" w:lineRule="auto"/>
        <w:ind w:left="0" w:firstLine="0"/>
        <w:jc w:val="both"/>
      </w:pPr>
      <w:bookmarkStart w:id="1" w:name="_Toc419110643"/>
      <w:r>
        <w:lastRenderedPageBreak/>
        <w:t>Introduction</w:t>
      </w:r>
      <w:bookmarkEnd w:id="1"/>
    </w:p>
    <w:p w14:paraId="548CFDD5" w14:textId="77777777" w:rsidR="00154574" w:rsidRDefault="00154574" w:rsidP="00C71CCD">
      <w:pPr>
        <w:spacing w:line="360" w:lineRule="auto"/>
        <w:jc w:val="both"/>
      </w:pPr>
    </w:p>
    <w:p w14:paraId="6ABA7E98" w14:textId="005123EA" w:rsidR="00C33BB0" w:rsidRDefault="00E91A79" w:rsidP="00C71CCD">
      <w:pPr>
        <w:tabs>
          <w:tab w:val="left" w:pos="720"/>
        </w:tabs>
        <w:spacing w:line="360" w:lineRule="auto"/>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71CCD">
      <w:pPr>
        <w:spacing w:line="360" w:lineRule="auto"/>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C71CCD">
      <w:pPr>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C71CCD">
      <w:pPr>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C71CCD">
      <w:pPr>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C71CCD">
      <w:pPr>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C71CCD">
      <w:pPr>
        <w:jc w:val="both"/>
      </w:pPr>
      <w:r>
        <w:lastRenderedPageBreak/>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spacing w:line="360" w:lineRule="auto"/>
        <w:ind w:left="1440"/>
        <w:jc w:val="both"/>
      </w:pPr>
      <w:r>
        <w:br w:type="page"/>
      </w:r>
    </w:p>
    <w:p w14:paraId="408697EA" w14:textId="77777777" w:rsidR="00D47C68" w:rsidRDefault="00D47C68" w:rsidP="00BC193F">
      <w:pPr>
        <w:spacing w:line="360" w:lineRule="auto"/>
        <w:ind w:left="720"/>
        <w:jc w:val="both"/>
        <w:sectPr w:rsidR="00D47C68" w:rsidSect="00C71CCD">
          <w:pgSz w:w="11906" w:h="16838"/>
          <w:pgMar w:top="1440" w:right="1440" w:bottom="1440" w:left="2268" w:header="708" w:footer="708" w:gutter="0"/>
          <w:pgNumType w:start="3"/>
          <w:cols w:space="708"/>
          <w:titlePg/>
          <w:docGrid w:linePitch="360"/>
        </w:sectPr>
      </w:pPr>
    </w:p>
    <w:p w14:paraId="71E2961B" w14:textId="72DEF590" w:rsidR="00787276" w:rsidRDefault="00E64D9B" w:rsidP="00321BED">
      <w:pPr>
        <w:pStyle w:val="Heading1"/>
        <w:spacing w:line="360" w:lineRule="auto"/>
        <w:jc w:val="both"/>
      </w:pPr>
      <w:bookmarkStart w:id="2" w:name="_Toc419110644"/>
      <w:r>
        <w:lastRenderedPageBreak/>
        <w:t xml:space="preserve">2. </w:t>
      </w:r>
      <w:r w:rsidR="00787276">
        <w:t>Literature Review</w:t>
      </w:r>
      <w:bookmarkEnd w:id="2"/>
    </w:p>
    <w:p w14:paraId="1CA586F1" w14:textId="5C6351B4" w:rsidR="00787276" w:rsidRDefault="00E64D9B" w:rsidP="00321BED">
      <w:pPr>
        <w:pStyle w:val="Heading2"/>
        <w:spacing w:line="360" w:lineRule="auto"/>
        <w:jc w:val="both"/>
      </w:pPr>
      <w:bookmarkStart w:id="3" w:name="_Toc419110645"/>
      <w:r>
        <w:t xml:space="preserve">2.1 </w:t>
      </w:r>
      <w:r w:rsidR="0008157D">
        <w:t>Non-Destructive Evaluation</w:t>
      </w:r>
      <w:bookmarkEnd w:id="3"/>
    </w:p>
    <w:p w14:paraId="15368C38" w14:textId="51DDC6E2" w:rsidR="00787276" w:rsidRDefault="00E64D9B" w:rsidP="00321BED">
      <w:pPr>
        <w:pStyle w:val="Heading3"/>
        <w:spacing w:line="360" w:lineRule="auto"/>
        <w:jc w:val="both"/>
      </w:pPr>
      <w:bookmarkStart w:id="4" w:name="_Toc419110646"/>
      <w:r>
        <w:t xml:space="preserve">2.1.1 </w:t>
      </w:r>
      <w:r w:rsidR="00787276">
        <w:t>Ultrasonics</w:t>
      </w:r>
      <w:bookmarkEnd w:id="4"/>
    </w:p>
    <w:p w14:paraId="1B883099" w14:textId="61B56A41" w:rsidR="00AE7FEE" w:rsidRDefault="00A710AB" w:rsidP="00321BED">
      <w:pPr>
        <w:spacing w:line="360" w:lineRule="auto"/>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spacing w:line="360" w:lineRule="auto"/>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spacing w:line="360" w:lineRule="auto"/>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spacing w:line="360" w:lineRule="auto"/>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spacing w:line="360" w:lineRule="auto"/>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spacing w:line="360" w:lineRule="auto"/>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spacing w:line="360" w:lineRule="auto"/>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spacing w:line="360" w:lineRule="auto"/>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spacing w:line="360" w:lineRule="auto"/>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spacing w:line="360" w:lineRule="auto"/>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ascii="Cambria Math" w:hAnsi="Cambria Math" w:cs="Arial"/>
            <w:color w:val="545454"/>
            <w:shd w:val="clear" w:color="auto" w:fill="FFFFFF"/>
          </w:rPr>
          <w:br/>
        </m:r>
      </m:oMath>
    </w:p>
    <w:p w14:paraId="1284FDD6" w14:textId="74AFE612" w:rsidR="00B92926" w:rsidRDefault="009C5526" w:rsidP="00321BED">
      <w:pPr>
        <w:spacing w:line="360" w:lineRule="auto"/>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spacing w:line="360" w:lineRule="auto"/>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5" w:name="_Toc419110647"/>
      <w:r>
        <w:t xml:space="preserve">2.1.2 </w:t>
      </w:r>
      <w:r w:rsidR="0008157D">
        <w:t>Rovers</w:t>
      </w:r>
      <w:bookmarkEnd w:id="5"/>
    </w:p>
    <w:p w14:paraId="72A14D0C" w14:textId="66CB7CA1" w:rsidR="0008157D" w:rsidRPr="00841710" w:rsidRDefault="0008157D" w:rsidP="00321BED">
      <w:pPr>
        <w:spacing w:line="360" w:lineRule="auto"/>
        <w:jc w:val="both"/>
      </w:pPr>
      <w:r>
        <w:t xml:space="preserve">Current Rover/crawler solutions are able to adhere to a steel vessel with magnetic wheels, and perform A, B, or C ultrasonic scans, depending on their encoder capabilities. Some of these </w:t>
      </w:r>
      <w:r>
        <w:lastRenderedPageBreak/>
        <w:t>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6" w:name="_Toc419110648"/>
      <w:r>
        <w:t xml:space="preserve">2.1.3 </w:t>
      </w:r>
      <w:r w:rsidR="00787276">
        <w:t>Corrosion</w:t>
      </w:r>
      <w:bookmarkEnd w:id="6"/>
    </w:p>
    <w:p w14:paraId="5FB409A5" w14:textId="77777777" w:rsidR="00EB301C" w:rsidRDefault="00C447FC" w:rsidP="00321BED">
      <w:pPr>
        <w:spacing w:line="360" w:lineRule="auto"/>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spacing w:line="360" w:lineRule="auto"/>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spacing w:line="360" w:lineRule="auto"/>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spacing w:line="360" w:lineRule="auto"/>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spacing w:line="360" w:lineRule="auto"/>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spacing w:line="360" w:lineRule="auto"/>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pPr>
        <w:spacing w:line="360" w:lineRule="auto"/>
      </w:pPr>
      <w:r>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7" w:name="_Toc419110649"/>
      <w:r>
        <w:lastRenderedPageBreak/>
        <w:t xml:space="preserve">2.2 </w:t>
      </w:r>
      <w:r w:rsidR="00B068EC">
        <w:t>UAV TECHNOLOGY</w:t>
      </w:r>
      <w:bookmarkEnd w:id="7"/>
    </w:p>
    <w:p w14:paraId="226E275B" w14:textId="40DB9B48" w:rsidR="00B068EC" w:rsidRPr="00B068EC" w:rsidRDefault="00E64D9B" w:rsidP="00321BED">
      <w:pPr>
        <w:pStyle w:val="Heading3"/>
        <w:spacing w:line="360" w:lineRule="auto"/>
        <w:jc w:val="both"/>
      </w:pPr>
      <w:bookmarkStart w:id="8" w:name="_Toc419110650"/>
      <w:r>
        <w:t xml:space="preserve">2.2.1 </w:t>
      </w:r>
      <w:r w:rsidR="00B068EC">
        <w:t>System overview</w:t>
      </w:r>
      <w:bookmarkEnd w:id="8"/>
    </w:p>
    <w:p w14:paraId="7E33B3EA" w14:textId="14B858C6" w:rsidR="00EB301C" w:rsidRDefault="00EB301C" w:rsidP="00321BED">
      <w:pPr>
        <w:spacing w:line="360" w:lineRule="auto"/>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spacing w:line="360" w:lineRule="auto"/>
        <w:jc w:val="both"/>
      </w:pPr>
      <w:r>
        <w:t>They consist of a frame, motors, rotors, speed controllers, IMU, control electronics or flight computer, CPU, and other peripherals such as a camera or radio link.</w:t>
      </w:r>
      <w:r w:rsidR="00A51856">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321BED">
      <w:pPr>
        <w:spacing w:line="360" w:lineRule="auto"/>
        <w:jc w:val="both"/>
      </w:pPr>
      <w:r>
        <w:t>Figure 2.2.1a: Quadcopter Drone Components</w:t>
      </w:r>
    </w:p>
    <w:p w14:paraId="2BFAA451" w14:textId="77777777" w:rsidR="00BC193F" w:rsidRDefault="00BC193F" w:rsidP="00321BED">
      <w:pPr>
        <w:spacing w:line="360" w:lineRule="auto"/>
        <w:jc w:val="both"/>
      </w:pPr>
    </w:p>
    <w:p w14:paraId="6965C8AD" w14:textId="196722AB" w:rsidR="00EB301C" w:rsidRDefault="00EB301C" w:rsidP="00321BED">
      <w:pPr>
        <w:spacing w:line="360" w:lineRule="auto"/>
        <w:jc w:val="both"/>
      </w:pPr>
      <w:r>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spacing w:line="360" w:lineRule="auto"/>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w:t>
      </w:r>
      <w:r w:rsidR="003A04E9">
        <w:lastRenderedPageBreak/>
        <w:t>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spacing w:line="360" w:lineRule="auto"/>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spacing w:line="360" w:lineRule="auto"/>
        <w:jc w:val="both"/>
      </w:pPr>
    </w:p>
    <w:p w14:paraId="1EE17646" w14:textId="77777777" w:rsidR="00EB301C" w:rsidRPr="00D502DF" w:rsidRDefault="00EB301C" w:rsidP="00321BED">
      <w:pPr>
        <w:spacing w:line="360" w:lineRule="auto"/>
        <w:jc w:val="both"/>
      </w:pPr>
    </w:p>
    <w:p w14:paraId="1EB7526D" w14:textId="447EDAD9" w:rsidR="00787276" w:rsidRPr="00D502DF" w:rsidRDefault="00E64D9B" w:rsidP="00321BED">
      <w:pPr>
        <w:pStyle w:val="Heading3"/>
        <w:spacing w:line="360" w:lineRule="auto"/>
        <w:jc w:val="both"/>
        <w:rPr>
          <w:rStyle w:val="Heading2Char"/>
          <w:caps/>
        </w:rPr>
      </w:pPr>
      <w:bookmarkStart w:id="9" w:name="_Toc419110651"/>
      <w:r w:rsidRPr="00D502DF">
        <w:t xml:space="preserve">2.2.2 </w:t>
      </w:r>
      <w:r w:rsidR="00B068EC" w:rsidRPr="00D502DF">
        <w:t>Navigation</w:t>
      </w:r>
      <w:bookmarkEnd w:id="9"/>
    </w:p>
    <w:p w14:paraId="1053802C" w14:textId="25B7AAC1" w:rsidR="00AE7FEE" w:rsidRDefault="00E64D9B" w:rsidP="00321BED">
      <w:pPr>
        <w:pStyle w:val="Heading4"/>
        <w:spacing w:line="360" w:lineRule="auto"/>
        <w:jc w:val="both"/>
      </w:pPr>
      <w:r>
        <w:t xml:space="preserve">2.2.2.1 </w:t>
      </w:r>
      <w:r w:rsidR="00AE7FEE">
        <w:t>GNSS</w:t>
      </w:r>
    </w:p>
    <w:p w14:paraId="4B001B32" w14:textId="4BA24256" w:rsidR="00AE7FEE" w:rsidRDefault="009A151C" w:rsidP="00321BED">
      <w:pPr>
        <w:spacing w:line="360" w:lineRule="auto"/>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spacing w:line="360" w:lineRule="auto"/>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spacing w:line="360" w:lineRule="auto"/>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spacing w:line="360" w:lineRule="auto"/>
        <w:jc w:val="both"/>
      </w:pPr>
      <w:r>
        <w:t xml:space="preserve">2.2.2.2 </w:t>
      </w:r>
      <w:r w:rsidR="00A43562">
        <w:t>IMU</w:t>
      </w:r>
    </w:p>
    <w:p w14:paraId="1945E52B" w14:textId="34C09130" w:rsidR="00AE7FEE" w:rsidRDefault="008C2AFF" w:rsidP="00321BED">
      <w:pPr>
        <w:spacing w:line="360" w:lineRule="auto"/>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w:t>
      </w:r>
      <w:r>
        <w:lastRenderedPageBreak/>
        <w:t>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spacing w:line="360" w:lineRule="auto"/>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spacing w:line="360" w:lineRule="auto"/>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spacing w:line="360" w:lineRule="auto"/>
        <w:jc w:val="both"/>
      </w:pPr>
      <w:r>
        <w:t xml:space="preserve">2.2.2.3 </w:t>
      </w:r>
      <w:r w:rsidR="00AE7FEE">
        <w:t>Altimeter</w:t>
      </w:r>
    </w:p>
    <w:p w14:paraId="0D1BE506" w14:textId="317A8816" w:rsidR="00841710" w:rsidRDefault="00841710" w:rsidP="00321BED">
      <w:pPr>
        <w:spacing w:line="360" w:lineRule="auto"/>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spacing w:line="360" w:lineRule="auto"/>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ideal, but is far </w:t>
      </w:r>
      <w:r w:rsidR="00CE2369">
        <w:t>better than what GPS can offer. Other limitations include fluctuation with temperature and humidity.</w:t>
      </w:r>
    </w:p>
    <w:p w14:paraId="2E129803" w14:textId="337040AE" w:rsidR="00AE7FEE" w:rsidRDefault="00CE2369" w:rsidP="00321BED">
      <w:pPr>
        <w:spacing w:line="360" w:lineRule="auto"/>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w:t>
      </w:r>
      <w:r w:rsidR="00A416DD">
        <w:lastRenderedPageBreak/>
        <w:t xml:space="preserve">shortcoming, though due to a lower SNR, has about the same accuracy as a barometer altimeter. RADAR often has large and powerful antennas as well. </w:t>
      </w:r>
    </w:p>
    <w:p w14:paraId="788EBE26" w14:textId="1A47F708" w:rsidR="00B67CD1" w:rsidRDefault="00E64D9B" w:rsidP="00321BED">
      <w:pPr>
        <w:pStyle w:val="Heading4"/>
        <w:spacing w:line="360" w:lineRule="auto"/>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spacing w:line="360" w:lineRule="auto"/>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spacing w:line="360" w:lineRule="auto"/>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spacing w:line="360" w:lineRule="auto"/>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spacing w:line="360" w:lineRule="auto"/>
        <w:jc w:val="both"/>
      </w:pPr>
    </w:p>
    <w:p w14:paraId="7E4E67DF" w14:textId="444D9C57" w:rsidR="00D23FD8" w:rsidRDefault="00A51856" w:rsidP="00321BED">
      <w:pPr>
        <w:spacing w:line="360" w:lineRule="auto"/>
        <w:jc w:val="center"/>
      </w:pPr>
      <w:r>
        <w:pict w14:anchorId="70737E82">
          <v:shape id="_x0000_i1026" type="#_x0000_t75" style="width:269.25pt;height:201.75pt">
            <v:imagedata r:id="rId13" o:title="Cricket Module"/>
          </v:shape>
        </w:pict>
      </w:r>
    </w:p>
    <w:p w14:paraId="05233E70" w14:textId="71F4F976" w:rsidR="00E64D9B" w:rsidRDefault="00E64D9B" w:rsidP="00321BED">
      <w:pPr>
        <w:spacing w:line="360" w:lineRule="auto"/>
        <w:jc w:val="center"/>
      </w:pPr>
      <w:r>
        <w:lastRenderedPageBreak/>
        <w:t>Figure</w:t>
      </w:r>
      <w:r w:rsidR="00A64076">
        <w:t xml:space="preserve"> </w:t>
      </w:r>
      <w:r w:rsidR="00AF2465">
        <w:t>2.2.2.4a Cricket</w:t>
      </w:r>
      <w:r>
        <w:t xml:space="preserve"> module</w:t>
      </w:r>
    </w:p>
    <w:p w14:paraId="47F852F4" w14:textId="62128D7A" w:rsidR="00B67CD1" w:rsidRDefault="00D66AC6" w:rsidP="00321BED">
      <w:pPr>
        <w:spacing w:line="360" w:lineRule="auto"/>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A51856" w:rsidP="00321BED">
      <w:pPr>
        <w:spacing w:line="360" w:lineRule="auto"/>
        <w:jc w:val="center"/>
      </w:pPr>
      <w:r>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spacing w:line="360" w:lineRule="auto"/>
        <w:jc w:val="center"/>
      </w:pPr>
      <w:r>
        <w:t xml:space="preserve">Figure 2.2.2.4b </w:t>
      </w:r>
      <w:proofErr w:type="spellStart"/>
      <w:r>
        <w:t>AoA</w:t>
      </w:r>
      <w:proofErr w:type="spellEnd"/>
      <w:r>
        <w:t xml:space="preserve"> Isotropic Tracking Map</w:t>
      </w:r>
    </w:p>
    <w:p w14:paraId="37F3134C" w14:textId="1A6E4845" w:rsidR="00A45CE3" w:rsidRDefault="00A45CE3" w:rsidP="00321BED">
      <w:pPr>
        <w:spacing w:line="360" w:lineRule="auto"/>
        <w:jc w:val="both"/>
      </w:pPr>
    </w:p>
    <w:p w14:paraId="4193E758" w14:textId="34C6568C" w:rsidR="00A45CE3" w:rsidRDefault="00A45CE3" w:rsidP="00321BED">
      <w:pPr>
        <w:spacing w:line="360" w:lineRule="auto"/>
        <w:jc w:val="both"/>
      </w:pPr>
    </w:p>
    <w:p w14:paraId="49CE7F7F" w14:textId="2428E39B" w:rsidR="00227FCF" w:rsidRDefault="00227FCF" w:rsidP="00321BED">
      <w:pPr>
        <w:spacing w:line="360" w:lineRule="auto"/>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spacing w:line="360" w:lineRule="auto"/>
        <w:jc w:val="both"/>
      </w:pPr>
      <w:r>
        <w:lastRenderedPageBreak/>
        <w:t xml:space="preserve">2.2.2.5 </w:t>
      </w:r>
      <w:r w:rsidR="005337E0">
        <w:t>GNSS-Denied Environment SOlutions</w:t>
      </w:r>
      <w:r w:rsidR="00014086">
        <w:t xml:space="preserve"> using sensor odometry</w:t>
      </w:r>
    </w:p>
    <w:p w14:paraId="55561C79" w14:textId="55DCAFFE" w:rsidR="00014086" w:rsidRDefault="00B01010" w:rsidP="00321BED">
      <w:pPr>
        <w:spacing w:line="360" w:lineRule="auto"/>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A51856" w:rsidP="00321BED">
      <w:pPr>
        <w:spacing w:line="360" w:lineRule="auto"/>
        <w:jc w:val="center"/>
      </w:pPr>
      <w:r>
        <w:pict w14:anchorId="384E024F">
          <v:shape id="_x0000_i1028" type="#_x0000_t75" style="width:409.5pt;height:145.5pt">
            <v:imagedata r:id="rId15" o:title="SLAM integration overview"/>
          </v:shape>
        </w:pict>
      </w:r>
    </w:p>
    <w:p w14:paraId="02A20A3A" w14:textId="479DD93F" w:rsidR="006755C5" w:rsidRDefault="006755C5" w:rsidP="00321BED">
      <w:pPr>
        <w:spacing w:line="360" w:lineRule="auto"/>
        <w:jc w:val="center"/>
      </w:pPr>
      <w:r>
        <w:t>Figure</w:t>
      </w:r>
      <w:r w:rsidR="00A64076">
        <w:t xml:space="preserve"> 2.2.2.5a</w:t>
      </w:r>
      <w:r>
        <w:t xml:space="preserve">: mono vision slam integration block </w:t>
      </w:r>
      <w:proofErr w:type="spellStart"/>
      <w:r>
        <w:t>diag</w:t>
      </w:r>
      <w:proofErr w:type="spellEnd"/>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spacing w:line="360" w:lineRule="auto"/>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A51856" w:rsidP="00321BED">
      <w:pPr>
        <w:spacing w:line="360" w:lineRule="auto"/>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spacing w:line="360" w:lineRule="auto"/>
        <w:jc w:val="both"/>
      </w:pPr>
      <w:r>
        <w:rPr>
          <w:color w:val="000000"/>
        </w:rPr>
        <w:lastRenderedPageBreak/>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spacing w:line="360" w:lineRule="auto"/>
        <w:jc w:val="both"/>
      </w:pPr>
    </w:p>
    <w:p w14:paraId="3CEBA1F2" w14:textId="77777777" w:rsidR="005337E0" w:rsidRPr="00DA13F8" w:rsidRDefault="005337E0" w:rsidP="00321BED">
      <w:pPr>
        <w:spacing w:line="360" w:lineRule="auto"/>
        <w:jc w:val="both"/>
      </w:pPr>
    </w:p>
    <w:p w14:paraId="67D4EB2B" w14:textId="77777777" w:rsidR="00AE7FEE" w:rsidRDefault="00AE7FEE" w:rsidP="00321BED">
      <w:pPr>
        <w:pStyle w:val="ListParagraph"/>
        <w:spacing w:line="360" w:lineRule="auto"/>
        <w:ind w:left="2160"/>
        <w:jc w:val="both"/>
      </w:pPr>
    </w:p>
    <w:p w14:paraId="36423B44" w14:textId="0505CC86" w:rsidR="00787276" w:rsidRDefault="00E64D9B" w:rsidP="00321BED">
      <w:pPr>
        <w:pStyle w:val="Heading3"/>
        <w:spacing w:line="360" w:lineRule="auto"/>
        <w:jc w:val="both"/>
      </w:pPr>
      <w:bookmarkStart w:id="10" w:name="_Toc419110652"/>
      <w:r>
        <w:t xml:space="preserve">2.2.3 </w:t>
      </w:r>
      <w:r w:rsidR="00787276">
        <w:t>Collision avoidance</w:t>
      </w:r>
      <w:r w:rsidR="00AC7011">
        <w:t xml:space="preserve"> and UAV preservation</w:t>
      </w:r>
      <w:bookmarkEnd w:id="10"/>
      <w:r w:rsidR="00787276">
        <w:t xml:space="preserve"> </w:t>
      </w:r>
    </w:p>
    <w:p w14:paraId="3BAE5DEB" w14:textId="74F5457F" w:rsidR="00B67CD1" w:rsidRDefault="00F01DCC" w:rsidP="00321BED">
      <w:pPr>
        <w:spacing w:line="360" w:lineRule="auto"/>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spacing w:line="360" w:lineRule="auto"/>
        <w:jc w:val="both"/>
      </w:pPr>
      <w:r>
        <w:t xml:space="preserve">Certain UAVs, such as the Parrot </w:t>
      </w:r>
      <w:proofErr w:type="spellStart"/>
      <w:r>
        <w:t>AR.Drone</w:t>
      </w:r>
      <w:proofErr w:type="spellEnd"/>
      <w:r>
        <w:t xml:space="preserv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1" w:name="_Toc419110653"/>
      <w:r>
        <w:t xml:space="preserve">2.2.4 </w:t>
      </w:r>
      <w:r w:rsidR="00787276">
        <w:t>Legal</w:t>
      </w:r>
      <w:bookmarkEnd w:id="11"/>
    </w:p>
    <w:p w14:paraId="59186981" w14:textId="0DB7AEFB" w:rsidR="00B67CD1" w:rsidRDefault="003C0F2D" w:rsidP="00321BED">
      <w:pPr>
        <w:spacing w:line="360" w:lineRule="auto"/>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spacing w:line="360" w:lineRule="auto"/>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spacing w:line="360" w:lineRule="auto"/>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12" w:name="_Toc419110654"/>
      <w:r>
        <w:t xml:space="preserve">2.2.5 </w:t>
      </w:r>
      <w:r w:rsidR="002F3892">
        <w:t>Perching</w:t>
      </w:r>
      <w:bookmarkEnd w:id="12"/>
    </w:p>
    <w:p w14:paraId="3464695D" w14:textId="19A52B5D" w:rsidR="00AC7011" w:rsidRDefault="002F784B" w:rsidP="00321BED">
      <w:pPr>
        <w:spacing w:line="360" w:lineRule="auto"/>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spacing w:line="360" w:lineRule="auto"/>
        <w:jc w:val="both"/>
      </w:pPr>
      <w:r>
        <w:lastRenderedPageBreak/>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planar stability, leaving the craft 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56042CFD" w:rsidR="00E64D9B" w:rsidRDefault="00A27FAE" w:rsidP="00321BED">
      <w:pPr>
        <w:spacing w:line="360" w:lineRule="auto"/>
        <w:jc w:val="both"/>
      </w:pPr>
      <w:r>
        <w:t xml:space="preserve">The second is a joint project between the University of </w:t>
      </w:r>
      <w:r w:rsidR="008F3FC5">
        <w:t xml:space="preserve">Maryland’s Autonomous Vehicle Laboratory and Stanford’s </w:t>
      </w:r>
      <w:proofErr w:type="spellStart"/>
      <w:r w:rsidR="008F3FC5">
        <w:t>Biomimetrics</w:t>
      </w:r>
      <w:proofErr w:type="spellEnd"/>
      <w:r w:rsidR="008F3FC5">
        <w:t xml:space="preserve"> and Dexterous Manipulation </w:t>
      </w:r>
      <w:proofErr w:type="gramStart"/>
      <w:r w:rsidR="008F3FC5">
        <w:t>Lab</w:t>
      </w:r>
      <w:r w:rsidR="00A64076">
        <w:t>(</w:t>
      </w:r>
      <w:proofErr w:type="gramEnd"/>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A51856" w:rsidP="00321BED">
      <w:pPr>
        <w:spacing w:line="360" w:lineRule="auto"/>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spacing w:line="360" w:lineRule="auto"/>
        <w:jc w:val="center"/>
      </w:pPr>
      <w:r>
        <w:t xml:space="preserve">Figure </w:t>
      </w:r>
      <w:r w:rsidR="00A64076">
        <w:t>2.2.5a BDML Adhesive Mechanism</w:t>
      </w:r>
    </w:p>
    <w:p w14:paraId="5F586006" w14:textId="77777777" w:rsidR="00787276" w:rsidRDefault="00787276" w:rsidP="00321BED">
      <w:pPr>
        <w:spacing w:line="360" w:lineRule="auto"/>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bookmarkStart w:id="13" w:name="_Toc419110655"/>
    </w:p>
    <w:p w14:paraId="3C3D7BEF" w14:textId="1EE899F9" w:rsidR="008819DA" w:rsidRDefault="008819DA" w:rsidP="003F141C">
      <w:pPr>
        <w:pStyle w:val="Heading3"/>
      </w:pPr>
      <w:r>
        <w:lastRenderedPageBreak/>
        <w:t>2.2.6 Simulation</w:t>
      </w:r>
      <w:r w:rsidR="004A4F80">
        <w:t xml:space="preserve"> – needs changing</w:t>
      </w:r>
    </w:p>
    <w:p w14:paraId="3650ACF7" w14:textId="77777777" w:rsidR="003F141C" w:rsidRPr="003F141C" w:rsidRDefault="003F141C" w:rsidP="003F141C"/>
    <w:p w14:paraId="1DC866DA" w14:textId="77777777" w:rsidR="008819DA" w:rsidRPr="008819DA" w:rsidRDefault="008819DA" w:rsidP="008819DA"/>
    <w:p w14:paraId="0B44E556" w14:textId="77777777" w:rsidR="004A4F80" w:rsidRDefault="004A4F80">
      <w:pPr>
        <w:pStyle w:val="Heading2"/>
        <w:sectPr w:rsidR="004A4F80" w:rsidSect="00B40EBC">
          <w:pgSz w:w="11906" w:h="16838"/>
          <w:pgMar w:top="1440" w:right="1440" w:bottom="1440" w:left="2268" w:header="708" w:footer="708" w:gutter="0"/>
          <w:cols w:space="708"/>
          <w:docGrid w:linePitch="360"/>
        </w:sectPr>
      </w:pPr>
    </w:p>
    <w:p w14:paraId="5C67BB19" w14:textId="21CE8805" w:rsidR="004A4F80" w:rsidRDefault="004A4F80">
      <w:pPr>
        <w:pStyle w:val="Heading2"/>
      </w:pPr>
      <w:r>
        <w:lastRenderedPageBreak/>
        <w:t>2.3 Regression Analysis</w:t>
      </w:r>
    </w:p>
    <w:p w14:paraId="627C27BA" w14:textId="77777777" w:rsidR="004A4F80" w:rsidRPr="004A4F80" w:rsidRDefault="004A4F80" w:rsidP="004A4F80"/>
    <w:p w14:paraId="38153CE9" w14:textId="77777777" w:rsidR="004A4F80" w:rsidRDefault="004A4F80" w:rsidP="00321BED">
      <w:pPr>
        <w:pStyle w:val="Heading2"/>
        <w:spacing w:line="360" w:lineRule="auto"/>
        <w:jc w:val="both"/>
        <w:sectPr w:rsidR="004A4F80" w:rsidSect="00B40EBC">
          <w:pgSz w:w="11906" w:h="16838"/>
          <w:pgMar w:top="1440" w:right="1440" w:bottom="1440" w:left="2268" w:header="708" w:footer="708" w:gutter="0"/>
          <w:cols w:space="708"/>
          <w:docGrid w:linePitch="360"/>
        </w:sectPr>
      </w:pPr>
    </w:p>
    <w:p w14:paraId="5C68B72C" w14:textId="62B7967E" w:rsidR="00787276" w:rsidRDefault="004A4F80" w:rsidP="00321BED">
      <w:pPr>
        <w:pStyle w:val="Heading2"/>
        <w:spacing w:line="360" w:lineRule="auto"/>
        <w:jc w:val="both"/>
      </w:pPr>
      <w:r>
        <w:lastRenderedPageBreak/>
        <w:t>2.4</w:t>
      </w:r>
      <w:r w:rsidR="002861DF">
        <w:t xml:space="preserve"> </w:t>
      </w:r>
      <w:r w:rsidR="00A25966">
        <w:t>Conclusion</w:t>
      </w:r>
      <w:bookmarkEnd w:id="13"/>
      <w:r>
        <w:t xml:space="preserve"> - edit</w:t>
      </w:r>
    </w:p>
    <w:p w14:paraId="3847E987" w14:textId="0B4FF316" w:rsidR="00787276" w:rsidRDefault="004A4F80" w:rsidP="00321BED">
      <w:pPr>
        <w:pStyle w:val="Heading3"/>
        <w:spacing w:line="360" w:lineRule="auto"/>
        <w:jc w:val="both"/>
      </w:pPr>
      <w:bookmarkStart w:id="14" w:name="_Toc419110656"/>
      <w:r>
        <w:t>2.4</w:t>
      </w:r>
      <w:r w:rsidR="002861DF">
        <w:t xml:space="preserve">.1 </w:t>
      </w:r>
      <w:r w:rsidR="00787276">
        <w:t>Perching</w:t>
      </w:r>
      <w:r w:rsidR="00B67CD1">
        <w:t xml:space="preserve"> for larger craft</w:t>
      </w:r>
      <w:bookmarkEnd w:id="14"/>
    </w:p>
    <w:p w14:paraId="21D5AB25" w14:textId="77BDA874" w:rsidR="00B305A4" w:rsidRDefault="00B305A4" w:rsidP="00321BED">
      <w:pPr>
        <w:spacing w:line="360" w:lineRule="auto"/>
        <w:jc w:val="both"/>
      </w:pPr>
      <w:r>
        <w:t xml:space="preserve">The literature leaves something to be desired for the purposes of perching with a VTOL copter aircraft to a vertical surface. A design </w:t>
      </w:r>
      <w:r w:rsidR="00841710">
        <w:t>will</w:t>
      </w:r>
      <w:r>
        <w:t xml:space="preserve"> need to consider the </w:t>
      </w:r>
      <w:r w:rsidR="00841710">
        <w:t>possible merit of characteristics</w:t>
      </w:r>
      <w:r>
        <w:t xml:space="preserve"> of any novel concepts</w:t>
      </w:r>
      <w:r w:rsidR="00D55EB7">
        <w:t>, as well as design specific metrics</w:t>
      </w:r>
      <w:r w:rsidR="00AE2BCB">
        <w:t xml:space="preserve"> and objectives</w:t>
      </w:r>
      <w:r w:rsidR="00D55EB7">
        <w:t xml:space="preserve"> such as preservation of the craft, </w:t>
      </w:r>
      <w:r w:rsidR="00AE2BCB">
        <w:t>reliability of process, etc.</w:t>
      </w:r>
    </w:p>
    <w:p w14:paraId="15F4741A" w14:textId="03546E06" w:rsidR="00B561C3" w:rsidRDefault="004A4F80" w:rsidP="00321BED">
      <w:pPr>
        <w:pStyle w:val="Heading3"/>
      </w:pPr>
      <w:r>
        <w:t>2.4</w:t>
      </w:r>
      <w:r w:rsidR="00B561C3">
        <w:t>.2 Copter Drone mounted NDT transducer assembly</w:t>
      </w:r>
    </w:p>
    <w:p w14:paraId="4F3FBC77" w14:textId="05CD175F" w:rsidR="00B561C3" w:rsidRPr="00B561C3" w:rsidRDefault="00B561C3" w:rsidP="00321BED">
      <w:r>
        <w:t>The literature has little to no relevant mention of a quadcopter assembly that houses NDT transducers.</w:t>
      </w:r>
    </w:p>
    <w:p w14:paraId="39D6B204" w14:textId="75CBEE8B" w:rsidR="00AC7F3E" w:rsidRDefault="004A4F80" w:rsidP="00321BED">
      <w:pPr>
        <w:pStyle w:val="Heading3"/>
        <w:spacing w:line="360" w:lineRule="auto"/>
        <w:jc w:val="both"/>
      </w:pPr>
      <w:bookmarkStart w:id="15" w:name="_Toc419110657"/>
      <w:r>
        <w:t>2.4</w:t>
      </w:r>
      <w:r w:rsidR="002861DF">
        <w:t>.</w:t>
      </w:r>
      <w:r w:rsidR="00B561C3">
        <w:t>3</w:t>
      </w:r>
      <w:r w:rsidR="002861DF">
        <w:t xml:space="preserve"> </w:t>
      </w:r>
      <w:r w:rsidR="00AC7F3E">
        <w:t>Weight capacity vs time of flight</w:t>
      </w:r>
      <w:bookmarkEnd w:id="15"/>
    </w:p>
    <w:p w14:paraId="37449E3E" w14:textId="6C1A78D4" w:rsidR="00D55EB7" w:rsidRDefault="00D55EB7" w:rsidP="00321BED">
      <w:pPr>
        <w:spacing w:line="360" w:lineRule="auto"/>
        <w:jc w:val="both"/>
        <w:sectPr w:rsidR="00D55EB7" w:rsidSect="00B40EBC">
          <w:pgSz w:w="11906" w:h="16838"/>
          <w:pgMar w:top="1440" w:right="1440" w:bottom="1440" w:left="2268" w:header="708" w:footer="708" w:gutter="0"/>
          <w:cols w:space="708"/>
          <w:docGrid w:linePitch="360"/>
        </w:sectPr>
      </w:pPr>
      <w:r>
        <w:t xml:space="preserve">There is also very limited literature on how the payload weight affects the time of flight of a VTOL Copter Aircraft. This can be attributed to how it is very difficult to objectively quantify </w:t>
      </w:r>
      <w:r w:rsidR="00AE2BCB">
        <w:t>how characteristics of the craft affects its flight time.</w:t>
      </w:r>
    </w:p>
    <w:p w14:paraId="6EDDEADC" w14:textId="4FA88014" w:rsidR="002A0790" w:rsidRDefault="002A0790" w:rsidP="00C71CCD">
      <w:pPr>
        <w:pStyle w:val="Heading1"/>
        <w:numPr>
          <w:ilvl w:val="0"/>
          <w:numId w:val="17"/>
        </w:numPr>
        <w:spacing w:line="360" w:lineRule="auto"/>
        <w:ind w:left="0" w:firstLine="0"/>
        <w:jc w:val="both"/>
      </w:pPr>
      <w:bookmarkStart w:id="16" w:name="_Toc419110658"/>
      <w:r>
        <w:lastRenderedPageBreak/>
        <w:t>Project Intent</w:t>
      </w:r>
      <w:bookmarkEnd w:id="16"/>
      <w:r w:rsidR="004A4F80">
        <w:t xml:space="preserve"> – sections need editing</w:t>
      </w:r>
    </w:p>
    <w:p w14:paraId="5287FCBF" w14:textId="706E508B" w:rsidR="002A0790" w:rsidRPr="00154574" w:rsidRDefault="002861DF" w:rsidP="00C71CCD">
      <w:pPr>
        <w:pStyle w:val="Heading2"/>
        <w:spacing w:line="360" w:lineRule="auto"/>
        <w:jc w:val="both"/>
      </w:pPr>
      <w:bookmarkStart w:id="17" w:name="_Toc419110659"/>
      <w:r>
        <w:t xml:space="preserve">3.1 </w:t>
      </w:r>
      <w:r w:rsidR="002A0790">
        <w:t>Aim</w:t>
      </w:r>
      <w:bookmarkEnd w:id="17"/>
    </w:p>
    <w:p w14:paraId="0FA613A2" w14:textId="0878B124" w:rsidR="005337E0" w:rsidRDefault="002A0790" w:rsidP="00C71CCD">
      <w:pPr>
        <w:spacing w:line="360" w:lineRule="auto"/>
        <w:jc w:val="both"/>
      </w:pPr>
      <w:r>
        <w:t>The ultimate objective of this thesis i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71CCD">
      <w:pPr>
        <w:pStyle w:val="ListParagraph"/>
        <w:numPr>
          <w:ilvl w:val="0"/>
          <w:numId w:val="13"/>
        </w:numPr>
        <w:spacing w:line="360" w:lineRule="auto"/>
        <w:ind w:left="0" w:firstLine="0"/>
        <w:jc w:val="both"/>
      </w:pPr>
      <w:r>
        <w:t>A</w:t>
      </w:r>
      <w:r w:rsidR="002A0790">
        <w:t>pplication sequence (the order of actions that the</w:t>
      </w:r>
      <w:r>
        <w:t xml:space="preserve"> finished product will execute)</w:t>
      </w:r>
    </w:p>
    <w:p w14:paraId="48243119" w14:textId="5393EC6D" w:rsidR="005337E0" w:rsidRDefault="005337E0" w:rsidP="00C71CCD">
      <w:pPr>
        <w:pStyle w:val="ListParagraph"/>
        <w:numPr>
          <w:ilvl w:val="0"/>
          <w:numId w:val="13"/>
        </w:numPr>
        <w:spacing w:line="360" w:lineRule="auto"/>
        <w:ind w:left="0" w:firstLine="0"/>
        <w:jc w:val="both"/>
      </w:pPr>
      <w:r>
        <w:t>P</w:t>
      </w:r>
      <w:r w:rsidR="002A0790">
        <w:t>e</w:t>
      </w:r>
      <w:r>
        <w:t>rceived development opportunity</w:t>
      </w:r>
    </w:p>
    <w:p w14:paraId="52FFD92A" w14:textId="35A4A5C8" w:rsidR="005337E0" w:rsidRDefault="005337E0" w:rsidP="00C71CCD">
      <w:pPr>
        <w:pStyle w:val="ListParagraph"/>
        <w:numPr>
          <w:ilvl w:val="0"/>
          <w:numId w:val="13"/>
        </w:numPr>
        <w:spacing w:line="360" w:lineRule="auto"/>
        <w:ind w:left="0" w:firstLine="0"/>
        <w:jc w:val="both"/>
      </w:pPr>
      <w:r>
        <w:t>A</w:t>
      </w:r>
      <w:r w:rsidR="002A0790">
        <w:t>chievability</w:t>
      </w:r>
    </w:p>
    <w:p w14:paraId="45F80AEC" w14:textId="38949509" w:rsidR="002A0790" w:rsidRDefault="005337E0" w:rsidP="00C71CCD">
      <w:pPr>
        <w:pStyle w:val="ListParagraph"/>
        <w:spacing w:line="360" w:lineRule="auto"/>
        <w:ind w:left="0"/>
        <w:jc w:val="both"/>
      </w:pPr>
      <w:r>
        <w:t>T</w:t>
      </w:r>
      <w:r w:rsidR="002A0790">
        <w:t>hus, the precedence of the explored aspects of this thesis, in descending order, will be:</w:t>
      </w:r>
    </w:p>
    <w:p w14:paraId="57C7C9EA" w14:textId="77777777" w:rsidR="002A0790" w:rsidRDefault="002A0790" w:rsidP="00C71CCD">
      <w:pPr>
        <w:spacing w:line="360" w:lineRule="auto"/>
        <w:jc w:val="both"/>
      </w:pPr>
      <w:r>
        <w:t>This thesis will explore the feasibility of creating dimensional stability against a vertical surface with a VTOL copter drone with either a magnetic or adhesive perching mechanism, some kind of magnetic wheel assembly, an actuating arm for stability and transducer access, or some combination of the three.</w:t>
      </w:r>
    </w:p>
    <w:p w14:paraId="2699E91B" w14:textId="77777777" w:rsidR="002A0790" w:rsidRDefault="002A0790" w:rsidP="00C71CCD">
      <w:pPr>
        <w:spacing w:line="360" w:lineRule="auto"/>
        <w:jc w:val="both"/>
      </w:pPr>
      <w:r>
        <w:t xml:space="preserve">It also aims to gauge the feasibility of obtaining telemetry (position and attitude data) with reasonable accuracy, precision, and latency, in order to encode the measurements taken in a meaningful way. </w:t>
      </w:r>
    </w:p>
    <w:p w14:paraId="79907524" w14:textId="77777777" w:rsidR="002A0790" w:rsidRDefault="002A0790" w:rsidP="00C71CCD">
      <w:pPr>
        <w:spacing w:line="360" w:lineRule="auto"/>
        <w:jc w:val="both"/>
      </w:pPr>
      <w:r>
        <w:t xml:space="preserve">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anoeuvrability and flight time. </w:t>
      </w:r>
    </w:p>
    <w:p w14:paraId="35EAD918" w14:textId="77777777" w:rsidR="002A0790" w:rsidRDefault="002A0790" w:rsidP="00C71CCD">
      <w:pPr>
        <w:spacing w:line="360" w:lineRule="auto"/>
        <w:jc w:val="both"/>
      </w:pPr>
      <w:r>
        <w:t xml:space="preserve">There may be need to assess the feasibility of using a dry coupled piezoelectric transducer to take the necessary measurements on this vehicle platform. This aspect is fairly well established in the crawler platform, so this aspect should prove to be a fairly insignificant time investment. Should this aspect of the design prove troublesome, other methods could be considered such as Electromagnetic Acoustic Transducer (EMAT) </w:t>
      </w:r>
      <w:proofErr w:type="gramStart"/>
      <w:r>
        <w:t>testing.</w:t>
      </w:r>
      <w:proofErr w:type="gramEnd"/>
    </w:p>
    <w:p w14:paraId="0D9740AB" w14:textId="5314D004" w:rsidR="002A0790" w:rsidRDefault="002861DF" w:rsidP="00C71CCD">
      <w:pPr>
        <w:pStyle w:val="Heading2"/>
        <w:spacing w:line="360" w:lineRule="auto"/>
        <w:jc w:val="both"/>
      </w:pPr>
      <w:bookmarkStart w:id="18" w:name="_Toc419110660"/>
      <w:r>
        <w:t xml:space="preserve">3.2 </w:t>
      </w:r>
      <w:r w:rsidR="002A0790">
        <w:t>Scope</w:t>
      </w:r>
      <w:bookmarkEnd w:id="18"/>
    </w:p>
    <w:p w14:paraId="7E989684" w14:textId="77777777" w:rsidR="002A0790" w:rsidRDefault="002A0790" w:rsidP="00C71CCD">
      <w:pPr>
        <w:spacing w:line="360" w:lineRule="auto"/>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w:t>
      </w:r>
      <w:r>
        <w:lastRenderedPageBreak/>
        <w:t>requirements making them hard to cater for in mobile applications, especially robotics. For this reason, the design will be limited to well established testing methods and transducers (piezoelectric and EMAT UT), in order to optimise cost, weight, and complexity.</w:t>
      </w:r>
    </w:p>
    <w:p w14:paraId="497986D0" w14:textId="77777777" w:rsidR="002A0790" w:rsidRDefault="002A0790" w:rsidP="00C71CCD">
      <w:pPr>
        <w:spacing w:line="360" w:lineRule="auto"/>
        <w:jc w:val="both"/>
      </w:pPr>
      <w:r>
        <w:t xml:space="preserve">The project will use a pre-existing copter design (likely supplied by NQ UAV). This is due to both scope and budget limitations. A suitable off the shelf solution would vastly overshoot the budget, and a from-scratch design would vastly expand the scope of the project. There is amateur field literature available that outlines the process of partial design (a combination of off the shelf and custom design components), though this still not optimal in terms of cost or effort. </w:t>
      </w:r>
    </w:p>
    <w:p w14:paraId="5635BD5E" w14:textId="77777777" w:rsidR="002A0790" w:rsidRDefault="002A0790" w:rsidP="00C71CCD">
      <w:pPr>
        <w:spacing w:line="360" w:lineRule="auto"/>
        <w:jc w:val="both"/>
      </w:pPr>
      <w:r>
        <w:t>The craft will be limited in operation to testing the outside of the vessels using a pulse-echo testing method. It is possible that the sister project (Internal Inspection UAV) may facilitate the testing of insides of vessels at some point, but it is a concurrent project, so there is little room for integration.</w:t>
      </w:r>
    </w:p>
    <w:p w14:paraId="66AE96E3" w14:textId="77777777" w:rsidR="002A0790" w:rsidRDefault="002A0790" w:rsidP="00C71CCD">
      <w:pPr>
        <w:spacing w:line="360" w:lineRule="auto"/>
        <w:jc w:val="both"/>
      </w:pPr>
      <w:r>
        <w:t>Civil Aviation Safety Authority (CASA) regulations dictate that without proper approval, civilian unmanned aircraft must fly below 122 metres, only in clear weather during the day with a clear line of sight, and be at least 30m from buildings and vehicles(unless the owner has given permission).</w:t>
      </w:r>
    </w:p>
    <w:p w14:paraId="52DF7734" w14:textId="77777777" w:rsidR="002A0790" w:rsidRDefault="002A0790" w:rsidP="00BC193F">
      <w:pPr>
        <w:pStyle w:val="ListParagraph"/>
        <w:spacing w:line="360" w:lineRule="auto"/>
        <w:ind w:left="1440"/>
        <w:jc w:val="both"/>
      </w:pPr>
    </w:p>
    <w:p w14:paraId="61ECDF94" w14:textId="77777777" w:rsidR="002A0790" w:rsidRDefault="002A0790" w:rsidP="00BC193F">
      <w:pPr>
        <w:spacing w:line="360" w:lineRule="auto"/>
        <w:ind w:left="720"/>
        <w:jc w:val="both"/>
      </w:pPr>
    </w:p>
    <w:p w14:paraId="574A1ADD" w14:textId="77777777" w:rsidR="002A0790" w:rsidRDefault="002A0790" w:rsidP="00BC193F">
      <w:pPr>
        <w:spacing w:line="360" w:lineRule="auto"/>
        <w:ind w:left="720"/>
        <w:jc w:val="both"/>
      </w:pPr>
    </w:p>
    <w:p w14:paraId="50F571EA" w14:textId="77777777" w:rsidR="002A0790" w:rsidRDefault="002A0790" w:rsidP="00BC193F">
      <w:pPr>
        <w:spacing w:line="360" w:lineRule="auto"/>
        <w:ind w:left="720"/>
        <w:jc w:val="both"/>
      </w:pPr>
    </w:p>
    <w:p w14:paraId="732011D8" w14:textId="77777777" w:rsidR="002A0790" w:rsidRDefault="002A0790" w:rsidP="00BC193F">
      <w:pPr>
        <w:spacing w:line="360" w:lineRule="auto"/>
        <w:ind w:left="720"/>
        <w:jc w:val="both"/>
        <w:sectPr w:rsidR="002A0790" w:rsidSect="00C71CCD">
          <w:pgSz w:w="11906" w:h="16838"/>
          <w:pgMar w:top="1440" w:right="1440" w:bottom="1440" w:left="2268" w:header="708" w:footer="708" w:gutter="0"/>
          <w:cols w:space="708"/>
          <w:docGrid w:linePitch="360"/>
        </w:sectPr>
      </w:pPr>
    </w:p>
    <w:p w14:paraId="17CE6C08" w14:textId="77777777" w:rsidR="00B8399A" w:rsidRDefault="00B8399A" w:rsidP="001F37AF">
      <w:pPr>
        <w:pStyle w:val="Heading1"/>
        <w:numPr>
          <w:ilvl w:val="0"/>
          <w:numId w:val="17"/>
        </w:numPr>
        <w:spacing w:line="360" w:lineRule="auto"/>
        <w:ind w:left="0" w:firstLine="0"/>
        <w:jc w:val="both"/>
      </w:pPr>
      <w:bookmarkStart w:id="19" w:name="_Toc419110666"/>
      <w:bookmarkStart w:id="20" w:name="_Toc419110661"/>
      <w:r>
        <w:lastRenderedPageBreak/>
        <w:t>Project Management Plan</w:t>
      </w:r>
      <w:bookmarkEnd w:id="19"/>
    </w:p>
    <w:p w14:paraId="651336FC" w14:textId="3BF190B9" w:rsidR="00B8399A" w:rsidRDefault="008C0D85" w:rsidP="00B8399A">
      <w:pPr>
        <w:pStyle w:val="Heading2"/>
        <w:spacing w:line="360" w:lineRule="auto"/>
        <w:ind w:left="720"/>
        <w:jc w:val="both"/>
      </w:pPr>
      <w:bookmarkStart w:id="21" w:name="_Toc419110667"/>
      <w:r>
        <w:t>4</w:t>
      </w:r>
      <w:r w:rsidR="00B8399A">
        <w:t>.1 Timeline</w:t>
      </w:r>
      <w:bookmarkEnd w:id="21"/>
    </w:p>
    <w:p w14:paraId="2D3157B6" w14:textId="77777777" w:rsidR="00B8399A" w:rsidRDefault="00B8399A" w:rsidP="00B8399A">
      <w:pPr>
        <w:spacing w:line="360" w:lineRule="auto"/>
        <w:ind w:left="720"/>
        <w:jc w:val="both"/>
      </w:pPr>
    </w:p>
    <w:p w14:paraId="58FEA5C0" w14:textId="77777777" w:rsidR="00B8399A" w:rsidRDefault="00B8399A" w:rsidP="00B8399A">
      <w:pPr>
        <w:pStyle w:val="ListParagraph"/>
        <w:numPr>
          <w:ilvl w:val="0"/>
          <w:numId w:val="12"/>
        </w:numPr>
        <w:spacing w:line="360" w:lineRule="auto"/>
        <w:ind w:left="1440"/>
        <w:jc w:val="both"/>
      </w:pPr>
      <w:r>
        <w:t>Topic Selection and Background Research 24/2 – 2/3</w:t>
      </w:r>
    </w:p>
    <w:p w14:paraId="3C299F47" w14:textId="77777777" w:rsidR="00B8399A" w:rsidRDefault="00B8399A" w:rsidP="00B8399A">
      <w:pPr>
        <w:pStyle w:val="ListParagraph"/>
        <w:numPr>
          <w:ilvl w:val="0"/>
          <w:numId w:val="12"/>
        </w:numPr>
        <w:spacing w:line="360" w:lineRule="auto"/>
        <w:ind w:left="1440"/>
        <w:jc w:val="both"/>
      </w:pPr>
      <w:r>
        <w:t>Literature Review and Research Skills 2/3 – 24/4</w:t>
      </w:r>
    </w:p>
    <w:p w14:paraId="23D0292E" w14:textId="77777777" w:rsidR="00B8399A" w:rsidRDefault="00B8399A" w:rsidP="00B8399A">
      <w:pPr>
        <w:pStyle w:val="ListParagraph"/>
        <w:numPr>
          <w:ilvl w:val="0"/>
          <w:numId w:val="12"/>
        </w:numPr>
        <w:spacing w:line="360" w:lineRule="auto"/>
        <w:ind w:left="1440"/>
        <w:jc w:val="both"/>
      </w:pPr>
      <w:r>
        <w:t>Proposal Write up 6/4 – 7/5</w:t>
      </w:r>
    </w:p>
    <w:p w14:paraId="03C8A102" w14:textId="77777777" w:rsidR="00B8399A" w:rsidRDefault="00B8399A" w:rsidP="00B8399A">
      <w:pPr>
        <w:pStyle w:val="ListParagraph"/>
        <w:numPr>
          <w:ilvl w:val="0"/>
          <w:numId w:val="12"/>
        </w:numPr>
        <w:spacing w:line="360" w:lineRule="auto"/>
        <w:ind w:left="1440"/>
        <w:jc w:val="both"/>
      </w:pPr>
      <w:r>
        <w:t>Assessing Project Needs 11/5 – 5/6</w:t>
      </w:r>
    </w:p>
    <w:p w14:paraId="42D56E4B" w14:textId="77777777" w:rsidR="00B8399A" w:rsidRDefault="00B8399A" w:rsidP="00B8399A">
      <w:pPr>
        <w:pStyle w:val="ListParagraph"/>
        <w:numPr>
          <w:ilvl w:val="0"/>
          <w:numId w:val="12"/>
        </w:numPr>
        <w:spacing w:line="360" w:lineRule="auto"/>
        <w:ind w:left="1440"/>
        <w:jc w:val="both"/>
      </w:pPr>
      <w:r>
        <w:t>Design of Project And Success Metrics 6/6 – 7/8</w:t>
      </w:r>
    </w:p>
    <w:p w14:paraId="10F4FF4D" w14:textId="77777777" w:rsidR="00B8399A" w:rsidRDefault="00B8399A" w:rsidP="00B8399A">
      <w:pPr>
        <w:pStyle w:val="ListParagraph"/>
        <w:numPr>
          <w:ilvl w:val="0"/>
          <w:numId w:val="12"/>
        </w:numPr>
        <w:spacing w:line="360" w:lineRule="auto"/>
        <w:ind w:left="1440"/>
        <w:jc w:val="both"/>
      </w:pPr>
      <w:r>
        <w:t>Procurement and Testing, Final Report Drafting 8/8 – 28/8</w:t>
      </w:r>
    </w:p>
    <w:p w14:paraId="21F2EE76" w14:textId="77777777" w:rsidR="00B8399A" w:rsidRDefault="00B8399A" w:rsidP="00B8399A">
      <w:pPr>
        <w:pStyle w:val="ListParagraph"/>
        <w:numPr>
          <w:ilvl w:val="0"/>
          <w:numId w:val="12"/>
        </w:numPr>
        <w:spacing w:line="360" w:lineRule="auto"/>
        <w:ind w:left="1440"/>
        <w:jc w:val="both"/>
      </w:pPr>
      <w:r>
        <w:t>Result Evaluation, Final Report drafting 29/8 – 25/9</w:t>
      </w:r>
    </w:p>
    <w:p w14:paraId="7FB2F543" w14:textId="77777777" w:rsidR="00B8399A" w:rsidRDefault="00B8399A" w:rsidP="00B8399A">
      <w:pPr>
        <w:pStyle w:val="ListParagraph"/>
        <w:numPr>
          <w:ilvl w:val="0"/>
          <w:numId w:val="12"/>
        </w:numPr>
        <w:spacing w:line="360" w:lineRule="auto"/>
        <w:ind w:left="1440"/>
        <w:jc w:val="both"/>
      </w:pPr>
      <w:r>
        <w:t>Final Report draft , Seminar Abstract, And poster Submissions 9/10</w:t>
      </w:r>
    </w:p>
    <w:p w14:paraId="0F7807B9" w14:textId="77777777" w:rsidR="00B8399A" w:rsidRDefault="00B8399A" w:rsidP="00B8399A">
      <w:pPr>
        <w:pStyle w:val="ListParagraph"/>
        <w:numPr>
          <w:ilvl w:val="0"/>
          <w:numId w:val="12"/>
        </w:numPr>
        <w:spacing w:line="360" w:lineRule="auto"/>
        <w:ind w:left="1440"/>
        <w:jc w:val="both"/>
      </w:pPr>
      <w:r>
        <w:t>Seminar Presentation 12/10 – 16/10</w:t>
      </w:r>
    </w:p>
    <w:p w14:paraId="0ACD0BC4" w14:textId="77777777" w:rsidR="00B8399A" w:rsidRDefault="00B8399A" w:rsidP="00B8399A">
      <w:pPr>
        <w:pStyle w:val="ListParagraph"/>
        <w:numPr>
          <w:ilvl w:val="0"/>
          <w:numId w:val="12"/>
        </w:numPr>
        <w:spacing w:line="360" w:lineRule="auto"/>
        <w:ind w:left="1440"/>
        <w:jc w:val="both"/>
      </w:pPr>
      <w:r>
        <w:t>Final Report submission 29/10</w:t>
      </w:r>
    </w:p>
    <w:p w14:paraId="77492395" w14:textId="77777777" w:rsidR="00B8399A" w:rsidRDefault="00B8399A" w:rsidP="00B8399A">
      <w:pPr>
        <w:spacing w:line="360" w:lineRule="auto"/>
        <w:ind w:left="720"/>
        <w:jc w:val="both"/>
      </w:pPr>
    </w:p>
    <w:p w14:paraId="4BE712F9" w14:textId="77777777" w:rsidR="00B8399A" w:rsidRDefault="00B8399A" w:rsidP="00B8399A">
      <w:pPr>
        <w:spacing w:line="360" w:lineRule="auto"/>
        <w:ind w:left="720"/>
        <w:jc w:val="both"/>
      </w:pPr>
    </w:p>
    <w:p w14:paraId="7ACFC06E" w14:textId="77777777" w:rsidR="00B8399A" w:rsidRDefault="00B8399A" w:rsidP="00B8399A">
      <w:pPr>
        <w:spacing w:line="360" w:lineRule="auto"/>
        <w:ind w:left="720"/>
        <w:jc w:val="both"/>
      </w:pPr>
    </w:p>
    <w:p w14:paraId="0F164455" w14:textId="77777777" w:rsidR="00B8399A" w:rsidRDefault="00B8399A" w:rsidP="00B8399A">
      <w:pPr>
        <w:spacing w:line="360" w:lineRule="auto"/>
        <w:ind w:left="720"/>
        <w:jc w:val="both"/>
        <w:sectPr w:rsidR="00B8399A" w:rsidSect="001F37AF">
          <w:pgSz w:w="11906" w:h="16838"/>
          <w:pgMar w:top="1440" w:right="1440" w:bottom="1440" w:left="2268" w:header="708" w:footer="708" w:gutter="0"/>
          <w:cols w:space="708"/>
          <w:docGrid w:linePitch="360"/>
        </w:sectPr>
      </w:pPr>
    </w:p>
    <w:p w14:paraId="2564EACD" w14:textId="46404197" w:rsidR="002F7053" w:rsidRDefault="002F7053" w:rsidP="001F37AF">
      <w:pPr>
        <w:pStyle w:val="Heading1"/>
        <w:numPr>
          <w:ilvl w:val="0"/>
          <w:numId w:val="17"/>
        </w:numPr>
        <w:spacing w:line="360" w:lineRule="auto"/>
        <w:ind w:left="0" w:firstLine="0"/>
        <w:jc w:val="both"/>
      </w:pPr>
      <w:r>
        <w:lastRenderedPageBreak/>
        <w:t>Methodology</w:t>
      </w:r>
      <w:bookmarkEnd w:id="20"/>
      <w:r w:rsidR="004A4F80">
        <w:t xml:space="preserve"> – needs changing</w:t>
      </w:r>
    </w:p>
    <w:p w14:paraId="2E040F23" w14:textId="0BCA7D07" w:rsidR="00B40EBC" w:rsidRDefault="002861DF" w:rsidP="00BC193F">
      <w:pPr>
        <w:pStyle w:val="Heading2"/>
        <w:spacing w:line="360" w:lineRule="auto"/>
        <w:ind w:left="720"/>
        <w:jc w:val="both"/>
      </w:pPr>
      <w:bookmarkStart w:id="22" w:name="_Toc419110662"/>
      <w:r>
        <w:t xml:space="preserve">4.1 </w:t>
      </w:r>
      <w:r w:rsidR="00B40EBC">
        <w:t>Assessing Project Needs</w:t>
      </w:r>
      <w:bookmarkEnd w:id="22"/>
    </w:p>
    <w:p w14:paraId="3D2874D6" w14:textId="26013ECA" w:rsidR="00B40EBC" w:rsidRDefault="00B40EBC" w:rsidP="00BC193F">
      <w:pPr>
        <w:spacing w:line="360" w:lineRule="auto"/>
        <w:ind w:left="720"/>
        <w:jc w:val="both"/>
      </w:pPr>
      <w:r>
        <w:t>Once the UAV testing platform has been determined, the project needs will be able to be decided.</w:t>
      </w:r>
    </w:p>
    <w:p w14:paraId="530DAAC0" w14:textId="4B5A7588" w:rsidR="00B40EBC" w:rsidRDefault="00B40EBC" w:rsidP="00BC193F">
      <w:pPr>
        <w:spacing w:line="360" w:lineRule="auto"/>
        <w:ind w:left="720"/>
        <w:jc w:val="both"/>
      </w:pPr>
      <w:r>
        <w:t>This includes:</w:t>
      </w:r>
    </w:p>
    <w:p w14:paraId="26E23953" w14:textId="61E6BA82" w:rsidR="00B40EBC" w:rsidRDefault="00B40EBC" w:rsidP="00BC193F">
      <w:pPr>
        <w:pStyle w:val="ListParagraph"/>
        <w:numPr>
          <w:ilvl w:val="0"/>
          <w:numId w:val="9"/>
        </w:numPr>
        <w:spacing w:line="360" w:lineRule="auto"/>
        <w:ind w:left="1440"/>
        <w:jc w:val="both"/>
      </w:pPr>
      <w:r>
        <w:t>Design Specifications</w:t>
      </w:r>
    </w:p>
    <w:p w14:paraId="6B8DE531" w14:textId="0D5A1847" w:rsidR="00B40EBC" w:rsidRDefault="007B2FF0" w:rsidP="00BC193F">
      <w:pPr>
        <w:pStyle w:val="ListParagraph"/>
        <w:numPr>
          <w:ilvl w:val="0"/>
          <w:numId w:val="9"/>
        </w:numPr>
        <w:spacing w:line="360" w:lineRule="auto"/>
        <w:ind w:left="1440"/>
        <w:jc w:val="both"/>
      </w:pPr>
      <w:r>
        <w:t>Primary</w:t>
      </w:r>
      <w:r w:rsidR="00B40EBC">
        <w:t xml:space="preserve"> </w:t>
      </w:r>
      <w:r w:rsidR="005543CB">
        <w:t>Bill of Materials</w:t>
      </w:r>
    </w:p>
    <w:p w14:paraId="45F7D49D" w14:textId="7C3C5978" w:rsidR="007B2FF0" w:rsidRDefault="007B2FF0" w:rsidP="00BC193F">
      <w:pPr>
        <w:pStyle w:val="ListParagraph"/>
        <w:numPr>
          <w:ilvl w:val="1"/>
          <w:numId w:val="9"/>
        </w:numPr>
        <w:spacing w:line="360" w:lineRule="auto"/>
        <w:ind w:left="2160"/>
        <w:jc w:val="both"/>
      </w:pPr>
      <w:r>
        <w:t>Remaining sensors</w:t>
      </w:r>
    </w:p>
    <w:p w14:paraId="4FA47189" w14:textId="69FBDA36" w:rsidR="007B2FF0" w:rsidRDefault="007B2FF0" w:rsidP="00BC193F">
      <w:pPr>
        <w:pStyle w:val="ListParagraph"/>
        <w:numPr>
          <w:ilvl w:val="1"/>
          <w:numId w:val="9"/>
        </w:numPr>
        <w:spacing w:line="360" w:lineRule="auto"/>
        <w:ind w:left="2160"/>
        <w:jc w:val="both"/>
      </w:pPr>
      <w:r>
        <w:t>Transducer(s)</w:t>
      </w:r>
    </w:p>
    <w:p w14:paraId="62296B07" w14:textId="02B66390" w:rsidR="007B2FF0" w:rsidRDefault="008905AA" w:rsidP="00BC193F">
      <w:pPr>
        <w:pStyle w:val="ListParagraph"/>
        <w:numPr>
          <w:ilvl w:val="1"/>
          <w:numId w:val="9"/>
        </w:numPr>
        <w:spacing w:line="360" w:lineRule="auto"/>
        <w:ind w:left="2160"/>
        <w:jc w:val="both"/>
      </w:pPr>
      <w:r>
        <w:t>On-board processor</w:t>
      </w:r>
    </w:p>
    <w:p w14:paraId="145B8041" w14:textId="5EB6ADEC" w:rsidR="005543CB" w:rsidRDefault="005543CB" w:rsidP="00BC193F">
      <w:pPr>
        <w:pStyle w:val="ListParagraph"/>
        <w:numPr>
          <w:ilvl w:val="0"/>
          <w:numId w:val="9"/>
        </w:numPr>
        <w:spacing w:line="360" w:lineRule="auto"/>
        <w:ind w:left="1440"/>
        <w:jc w:val="both"/>
      </w:pPr>
      <w:r>
        <w:t>Regulatory/Hazard Issues</w:t>
      </w:r>
    </w:p>
    <w:p w14:paraId="44E6C359" w14:textId="722B2831" w:rsidR="005543CB" w:rsidRDefault="002861DF" w:rsidP="00BC193F">
      <w:pPr>
        <w:pStyle w:val="Heading2"/>
        <w:spacing w:line="360" w:lineRule="auto"/>
        <w:ind w:left="720"/>
        <w:jc w:val="both"/>
      </w:pPr>
      <w:bookmarkStart w:id="23" w:name="_Toc419110663"/>
      <w:r>
        <w:t xml:space="preserve">4.2 </w:t>
      </w:r>
      <w:r w:rsidR="005543CB">
        <w:t>Design of Project and Assignment of success metrics</w:t>
      </w:r>
      <w:bookmarkEnd w:id="23"/>
    </w:p>
    <w:p w14:paraId="37BF5C33" w14:textId="2D4359D8" w:rsidR="005543CB" w:rsidRDefault="005543CB" w:rsidP="00BC193F">
      <w:pPr>
        <w:spacing w:line="360" w:lineRule="auto"/>
        <w:ind w:left="720"/>
        <w:jc w:val="both"/>
      </w:pPr>
      <w:r>
        <w:t>Once design specifications have been assigned, the aspects of the project can be designed:</w:t>
      </w:r>
    </w:p>
    <w:p w14:paraId="167F5096" w14:textId="4B9DD68C" w:rsidR="005543CB" w:rsidRDefault="005543CB" w:rsidP="00C71CCD">
      <w:pPr>
        <w:pStyle w:val="ListParagraph"/>
        <w:numPr>
          <w:ilvl w:val="0"/>
          <w:numId w:val="10"/>
        </w:numPr>
        <w:spacing w:line="360" w:lineRule="auto"/>
        <w:ind w:left="1134"/>
        <w:jc w:val="both"/>
      </w:pPr>
      <w:r>
        <w:t xml:space="preserve">The perching </w:t>
      </w:r>
      <w:r w:rsidR="008905AA">
        <w:t xml:space="preserve">/ dimensional stability </w:t>
      </w:r>
      <w:r>
        <w:t>mechanism</w:t>
      </w:r>
      <w:r w:rsidR="007B2FF0">
        <w:t>(s)</w:t>
      </w:r>
    </w:p>
    <w:p w14:paraId="32F4B197" w14:textId="5FE488C5" w:rsidR="005543CB" w:rsidRDefault="005543CB" w:rsidP="00BC193F">
      <w:pPr>
        <w:pStyle w:val="ListParagraph"/>
        <w:numPr>
          <w:ilvl w:val="0"/>
          <w:numId w:val="10"/>
        </w:numPr>
        <w:spacing w:line="360" w:lineRule="auto"/>
        <w:ind w:left="1440"/>
        <w:jc w:val="both"/>
      </w:pPr>
      <w:r>
        <w:t>The Transducer Assembly</w:t>
      </w:r>
    </w:p>
    <w:p w14:paraId="220F431F" w14:textId="3E8ECF22" w:rsidR="00581F2A" w:rsidRDefault="00581F2A" w:rsidP="00BC193F">
      <w:pPr>
        <w:pStyle w:val="ListParagraph"/>
        <w:numPr>
          <w:ilvl w:val="0"/>
          <w:numId w:val="10"/>
        </w:numPr>
        <w:spacing w:line="360" w:lineRule="auto"/>
        <w:ind w:left="1440"/>
        <w:jc w:val="both"/>
      </w:pPr>
      <w:r>
        <w:t>The collision avoidance assembly</w:t>
      </w:r>
    </w:p>
    <w:p w14:paraId="6F24552D" w14:textId="41B90CB1" w:rsidR="005543CB" w:rsidRDefault="005543CB" w:rsidP="00BC193F">
      <w:pPr>
        <w:pStyle w:val="ListParagraph"/>
        <w:numPr>
          <w:ilvl w:val="0"/>
          <w:numId w:val="10"/>
        </w:numPr>
        <w:spacing w:line="360" w:lineRule="auto"/>
        <w:ind w:left="1440"/>
        <w:jc w:val="both"/>
      </w:pPr>
      <w:r>
        <w:t>The peripheral Assembly</w:t>
      </w:r>
    </w:p>
    <w:p w14:paraId="48BBD562" w14:textId="69B69E42" w:rsidR="008905AA" w:rsidRDefault="008905AA" w:rsidP="00BC193F">
      <w:pPr>
        <w:pStyle w:val="ListParagraph"/>
        <w:numPr>
          <w:ilvl w:val="0"/>
          <w:numId w:val="10"/>
        </w:numPr>
        <w:spacing w:line="360" w:lineRule="auto"/>
        <w:ind w:left="1440"/>
        <w:jc w:val="both"/>
      </w:pPr>
      <w:r>
        <w:t>Software</w:t>
      </w:r>
    </w:p>
    <w:p w14:paraId="2C47BC80" w14:textId="77777777" w:rsidR="007B2FF0" w:rsidRDefault="007B2FF0" w:rsidP="00BC193F">
      <w:pPr>
        <w:pStyle w:val="ListParagraph"/>
        <w:spacing w:line="360" w:lineRule="auto"/>
        <w:ind w:left="1440"/>
        <w:jc w:val="both"/>
      </w:pPr>
    </w:p>
    <w:p w14:paraId="0BA6B0C6" w14:textId="3FA98879" w:rsidR="008905AA" w:rsidRDefault="008905AA" w:rsidP="00BC193F">
      <w:pPr>
        <w:spacing w:line="360" w:lineRule="auto"/>
        <w:ind w:left="720"/>
        <w:jc w:val="both"/>
      </w:pPr>
      <w:r>
        <w:t>And a secondary Bill of Materials will be produced.</w:t>
      </w:r>
    </w:p>
    <w:p w14:paraId="1DE22B76" w14:textId="524CE2B5" w:rsidR="008905AA" w:rsidRDefault="007B2FF0" w:rsidP="00BC193F">
      <w:pPr>
        <w:spacing w:line="360" w:lineRule="auto"/>
        <w:ind w:left="720"/>
        <w:jc w:val="both"/>
      </w:pPr>
      <w:r>
        <w:t xml:space="preserve">As well as </w:t>
      </w:r>
      <w:r w:rsidR="008905AA">
        <w:t>designing the</w:t>
      </w:r>
      <w:r>
        <w:t xml:space="preserve"> project, the thesis must have a way of testing efficacy of the aspects of this </w:t>
      </w:r>
      <w:r w:rsidR="008905AA">
        <w:t>design:</w:t>
      </w:r>
    </w:p>
    <w:p w14:paraId="754E3D5B" w14:textId="013C9181" w:rsidR="008905AA" w:rsidRDefault="008905AA" w:rsidP="00BC193F">
      <w:pPr>
        <w:pStyle w:val="ListParagraph"/>
        <w:numPr>
          <w:ilvl w:val="0"/>
          <w:numId w:val="11"/>
        </w:numPr>
        <w:spacing w:line="360" w:lineRule="auto"/>
        <w:ind w:left="1440"/>
        <w:jc w:val="both"/>
      </w:pPr>
      <w:r>
        <w:t>The perching / dimensional stability mechanism</w:t>
      </w:r>
    </w:p>
    <w:p w14:paraId="02E7529D" w14:textId="77777777" w:rsidR="00581F2A" w:rsidRDefault="00581F2A" w:rsidP="00BC193F">
      <w:pPr>
        <w:pStyle w:val="ListParagraph"/>
        <w:numPr>
          <w:ilvl w:val="0"/>
          <w:numId w:val="11"/>
        </w:numPr>
        <w:spacing w:line="360" w:lineRule="auto"/>
        <w:ind w:left="1440"/>
        <w:jc w:val="both"/>
      </w:pPr>
      <w:r>
        <w:t>The collision avoidance assembly</w:t>
      </w:r>
    </w:p>
    <w:p w14:paraId="38B34919" w14:textId="797224FF" w:rsidR="008905AA" w:rsidRDefault="008905AA" w:rsidP="00BC193F">
      <w:pPr>
        <w:pStyle w:val="ListParagraph"/>
        <w:numPr>
          <w:ilvl w:val="0"/>
          <w:numId w:val="11"/>
        </w:numPr>
        <w:spacing w:line="360" w:lineRule="auto"/>
        <w:ind w:left="1440"/>
        <w:jc w:val="both"/>
      </w:pPr>
      <w:r>
        <w:t>The telemetry data</w:t>
      </w:r>
    </w:p>
    <w:p w14:paraId="64C1CA13" w14:textId="579F8DFB" w:rsidR="008905AA" w:rsidRDefault="008905AA" w:rsidP="00BC193F">
      <w:pPr>
        <w:pStyle w:val="ListParagraph"/>
        <w:numPr>
          <w:ilvl w:val="0"/>
          <w:numId w:val="11"/>
        </w:numPr>
        <w:spacing w:line="360" w:lineRule="auto"/>
        <w:ind w:left="1440"/>
        <w:jc w:val="both"/>
      </w:pPr>
      <w:r>
        <w:t>The transducer assembly</w:t>
      </w:r>
    </w:p>
    <w:p w14:paraId="650DA5D3" w14:textId="65AC3B3F" w:rsidR="008905AA" w:rsidRDefault="008905AA" w:rsidP="00BC193F">
      <w:pPr>
        <w:pStyle w:val="ListParagraph"/>
        <w:numPr>
          <w:ilvl w:val="0"/>
          <w:numId w:val="11"/>
        </w:numPr>
        <w:spacing w:line="360" w:lineRule="auto"/>
        <w:ind w:left="1440"/>
        <w:jc w:val="both"/>
      </w:pPr>
      <w:r>
        <w:t>The ‘weight budget’</w:t>
      </w:r>
    </w:p>
    <w:p w14:paraId="6AA20D85" w14:textId="353BA10A" w:rsidR="008905AA" w:rsidRDefault="008905AA" w:rsidP="00BC193F">
      <w:pPr>
        <w:pStyle w:val="Heading2"/>
        <w:spacing w:line="360" w:lineRule="auto"/>
        <w:ind w:left="720"/>
        <w:jc w:val="both"/>
      </w:pPr>
      <w:bookmarkStart w:id="24" w:name="_Toc419110664"/>
      <w:r>
        <w:t>Testing the Project</w:t>
      </w:r>
      <w:bookmarkEnd w:id="24"/>
    </w:p>
    <w:p w14:paraId="65E55050" w14:textId="5AA753C4" w:rsidR="008905AA" w:rsidRDefault="008905AA" w:rsidP="00BC193F">
      <w:pPr>
        <w:spacing w:line="360" w:lineRule="auto"/>
        <w:ind w:left="720"/>
        <w:jc w:val="both"/>
      </w:pPr>
      <w:r>
        <w:t xml:space="preserve">The testing of the project has to occur. This may not </w:t>
      </w:r>
      <w:r w:rsidR="00581F2A">
        <w:t xml:space="preserve">necessarily involve flying the craft for </w:t>
      </w:r>
      <w:r w:rsidR="004A4F80">
        <w:t>all (</w:t>
      </w:r>
      <w:r w:rsidR="00581F2A">
        <w:t>or any) of the stages.</w:t>
      </w:r>
    </w:p>
    <w:p w14:paraId="3D359F16" w14:textId="453A9D45" w:rsidR="00581F2A" w:rsidRDefault="00581F2A" w:rsidP="00BC193F">
      <w:pPr>
        <w:pStyle w:val="Heading2"/>
        <w:pBdr>
          <w:top w:val="single" w:sz="24" w:space="1" w:color="DEEAF6" w:themeColor="accent1" w:themeTint="33"/>
        </w:pBdr>
        <w:spacing w:line="360" w:lineRule="auto"/>
        <w:ind w:left="720"/>
        <w:jc w:val="both"/>
      </w:pPr>
      <w:bookmarkStart w:id="25" w:name="_Toc419110665"/>
      <w:r>
        <w:lastRenderedPageBreak/>
        <w:t>Evaluation of Results</w:t>
      </w:r>
      <w:bookmarkEnd w:id="25"/>
    </w:p>
    <w:p w14:paraId="0B447A6A" w14:textId="3D0B51C5" w:rsidR="00581F2A" w:rsidRDefault="00581F2A" w:rsidP="00BC193F">
      <w:pPr>
        <w:spacing w:line="360" w:lineRule="auto"/>
        <w:ind w:left="720"/>
        <w:jc w:val="both"/>
      </w:pPr>
      <w:r>
        <w:t xml:space="preserve">The evaluation of the results following the tests is also necessary for future development. Also, </w:t>
      </w:r>
      <w:r w:rsidR="00223A83">
        <w:t>i</w:t>
      </w:r>
      <w:r>
        <w:t>ntegration with the sister project should be considered.</w:t>
      </w:r>
    </w:p>
    <w:p w14:paraId="180830E7" w14:textId="77777777" w:rsidR="00B8399A" w:rsidRDefault="00B8399A" w:rsidP="00B8399A">
      <w:pPr>
        <w:pStyle w:val="Heading1"/>
        <w:numPr>
          <w:ilvl w:val="0"/>
          <w:numId w:val="17"/>
        </w:numPr>
        <w:sectPr w:rsidR="00B8399A" w:rsidSect="00B40EBC">
          <w:pgSz w:w="11906" w:h="16838"/>
          <w:pgMar w:top="1440" w:right="1440" w:bottom="1440" w:left="1985" w:header="708" w:footer="708" w:gutter="0"/>
          <w:cols w:space="708"/>
          <w:docGrid w:linePitch="360"/>
        </w:sectPr>
      </w:pPr>
    </w:p>
    <w:p w14:paraId="1BF25A2F" w14:textId="0727AC43" w:rsidR="00B8399A" w:rsidRDefault="00B8399A" w:rsidP="001F37AF">
      <w:pPr>
        <w:pStyle w:val="Heading1"/>
        <w:numPr>
          <w:ilvl w:val="0"/>
          <w:numId w:val="17"/>
        </w:numPr>
        <w:ind w:left="426" w:hanging="426"/>
      </w:pPr>
      <w:r>
        <w:lastRenderedPageBreak/>
        <w:t>Results</w:t>
      </w:r>
    </w:p>
    <w:p w14:paraId="5CF3DDA0" w14:textId="77777777" w:rsidR="00B8399A" w:rsidRDefault="00B8399A" w:rsidP="00B8399A"/>
    <w:p w14:paraId="16047B57"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128A2B47" w14:textId="04784BE6" w:rsidR="00B8399A" w:rsidRDefault="00B8399A" w:rsidP="001F37AF">
      <w:pPr>
        <w:pStyle w:val="Heading1"/>
        <w:numPr>
          <w:ilvl w:val="0"/>
          <w:numId w:val="17"/>
        </w:numPr>
        <w:ind w:left="426" w:hanging="426"/>
      </w:pPr>
      <w:r>
        <w:lastRenderedPageBreak/>
        <w:t>Discussion</w:t>
      </w:r>
    </w:p>
    <w:p w14:paraId="5BB58959" w14:textId="77777777" w:rsidR="00B8399A" w:rsidRPr="00B8399A" w:rsidRDefault="00B8399A" w:rsidP="00B8399A"/>
    <w:p w14:paraId="271541E6"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3B08CAF9" w14:textId="44FC88B4" w:rsidR="00B8399A" w:rsidRPr="00B8399A" w:rsidRDefault="008C0D85" w:rsidP="001F37AF">
      <w:pPr>
        <w:pStyle w:val="Heading1"/>
        <w:numPr>
          <w:ilvl w:val="0"/>
          <w:numId w:val="17"/>
        </w:numPr>
        <w:ind w:left="426" w:hanging="426"/>
      </w:pPr>
      <w:r>
        <w:lastRenderedPageBreak/>
        <w:t>Conclusion</w:t>
      </w:r>
    </w:p>
    <w:p w14:paraId="16D3BC8A" w14:textId="77777777" w:rsidR="00B8399A" w:rsidRDefault="00B8399A" w:rsidP="00B8399A"/>
    <w:p w14:paraId="60BA6D77" w14:textId="77777777" w:rsidR="001F37AF" w:rsidRDefault="001F37AF" w:rsidP="001F37AF">
      <w:pPr>
        <w:pStyle w:val="Heading1"/>
        <w:numPr>
          <w:ilvl w:val="0"/>
          <w:numId w:val="17"/>
        </w:numPr>
        <w:spacing w:line="360" w:lineRule="auto"/>
        <w:ind w:left="426" w:hanging="426"/>
        <w:jc w:val="both"/>
        <w:sectPr w:rsidR="001F37AF" w:rsidSect="001F37AF">
          <w:pgSz w:w="11906" w:h="16838"/>
          <w:pgMar w:top="1440" w:right="1440" w:bottom="1440" w:left="2268" w:header="708" w:footer="708" w:gutter="0"/>
          <w:cols w:space="708"/>
          <w:docGrid w:linePitch="360"/>
        </w:sectPr>
      </w:pPr>
      <w:bookmarkStart w:id="26" w:name="_Toc419110668"/>
    </w:p>
    <w:p w14:paraId="19C8DF52" w14:textId="77777777" w:rsidR="001F37AF" w:rsidRDefault="001F37AF" w:rsidP="001F37AF">
      <w:pPr>
        <w:pStyle w:val="Heading1"/>
        <w:numPr>
          <w:ilvl w:val="0"/>
          <w:numId w:val="17"/>
        </w:numPr>
        <w:ind w:left="567" w:hanging="567"/>
      </w:pPr>
      <w:bookmarkStart w:id="27" w:name="_Toc419110671"/>
      <w:r>
        <w:lastRenderedPageBreak/>
        <w:t>Reference List</w:t>
      </w:r>
      <w:bookmarkEnd w:id="27"/>
    </w:p>
    <w:p w14:paraId="4A2C0A28" w14:textId="77777777" w:rsidR="001F37AF" w:rsidRDefault="001F37AF" w:rsidP="001F37AF">
      <w:pPr>
        <w:spacing w:line="360" w:lineRule="auto"/>
        <w:ind w:left="720"/>
        <w:jc w:val="both"/>
      </w:pPr>
    </w:p>
    <w:p w14:paraId="168E714F" w14:textId="77777777" w:rsidR="001F37AF" w:rsidRPr="001D1220" w:rsidRDefault="001F37AF" w:rsidP="001F37AF">
      <w:pPr>
        <w:pStyle w:val="EndNoteBibliography"/>
        <w:spacing w:after="0"/>
        <w:ind w:left="426" w:hanging="426"/>
      </w:pPr>
      <w:r>
        <w:fldChar w:fldCharType="begin"/>
      </w:r>
      <w:r>
        <w:instrText xml:space="preserve"> ADDIN EN.REFLIST </w:instrText>
      </w:r>
      <w:r>
        <w:fldChar w:fldCharType="separate"/>
      </w:r>
      <w:r w:rsidRPr="001D1220">
        <w:t>[1]</w:t>
      </w:r>
      <w:r w:rsidRPr="001D1220">
        <w:tab/>
        <w:t xml:space="preserve">T. Nelligan, "Ultrasonic NDT," </w:t>
      </w:r>
      <w:r w:rsidRPr="001D1220">
        <w:rPr>
          <w:i/>
        </w:rPr>
        <w:t xml:space="preserve">Quality, </w:t>
      </w:r>
      <w:r w:rsidRPr="001D1220">
        <w:t>vol. 30, p. 24, 1991.</w:t>
      </w:r>
    </w:p>
    <w:p w14:paraId="719D8FD4" w14:textId="77777777" w:rsidR="001F37AF" w:rsidRPr="001D1220" w:rsidRDefault="001F37AF" w:rsidP="001F37AF">
      <w:pPr>
        <w:pStyle w:val="EndNoteBibliography"/>
        <w:spacing w:after="0"/>
        <w:ind w:left="426" w:hanging="426"/>
      </w:pPr>
      <w:r w:rsidRPr="001D1220">
        <w:t>[2]</w:t>
      </w:r>
      <w:r w:rsidRPr="001D1220">
        <w:tab/>
        <w:t xml:space="preserve">J. R. Davis, </w:t>
      </w:r>
      <w:r w:rsidRPr="001D1220">
        <w:rPr>
          <w:i/>
        </w:rPr>
        <w:t>Corrosion : Understanding the Basics</w:t>
      </w:r>
      <w:r w:rsidRPr="001D1220">
        <w:t>. Materials Park, OH, USA: A S M International, 2000.</w:t>
      </w:r>
    </w:p>
    <w:p w14:paraId="44A3B7B2" w14:textId="77777777" w:rsidR="001F37AF" w:rsidRPr="001D1220" w:rsidRDefault="001F37AF" w:rsidP="001F37AF">
      <w:pPr>
        <w:pStyle w:val="EndNoteBibliography"/>
        <w:spacing w:after="0"/>
        <w:ind w:left="426" w:hanging="426"/>
      </w:pPr>
      <w:r w:rsidRPr="001D1220">
        <w:t>[3]</w:t>
      </w:r>
      <w:r w:rsidRPr="001D1220">
        <w:tab/>
        <w:t xml:space="preserve">"Best Practice For The Procurement And Conduct Of Non-Destructive Testing," in </w:t>
      </w:r>
      <w:r w:rsidRPr="001D1220">
        <w:rPr>
          <w:i/>
        </w:rPr>
        <w:t>Manual Ultrasonic Inspection</w:t>
      </w:r>
      <w:r w:rsidRPr="001D1220">
        <w:t>, ed. United Kingdom: Health and Safety Executive - Gas And Process Safety Technology Division, 2000.</w:t>
      </w:r>
    </w:p>
    <w:p w14:paraId="57CAEEEB" w14:textId="77777777" w:rsidR="001F37AF" w:rsidRPr="001D1220" w:rsidRDefault="001F37AF" w:rsidP="001F37AF">
      <w:pPr>
        <w:pStyle w:val="EndNoteBibliography"/>
        <w:spacing w:after="0"/>
        <w:ind w:left="426" w:hanging="426"/>
      </w:pPr>
      <w:r w:rsidRPr="001D1220">
        <w:t>[4]</w:t>
      </w:r>
      <w:r w:rsidRPr="001D1220">
        <w:tab/>
        <w:t xml:space="preserve">J. Cullerne, "Ultrasonic Imaging," in </w:t>
      </w:r>
      <w:r w:rsidRPr="001D1220">
        <w:rPr>
          <w:i/>
        </w:rPr>
        <w:t>The Penguin dictionary of physics</w:t>
      </w:r>
      <w:r w:rsidRPr="001D1220">
        <w:t>, ed London, United Kingdom: Penguin, 2009.</w:t>
      </w:r>
    </w:p>
    <w:p w14:paraId="1F3CA39C" w14:textId="77777777" w:rsidR="001F37AF" w:rsidRPr="001D1220" w:rsidRDefault="001F37AF" w:rsidP="001F37AF">
      <w:pPr>
        <w:pStyle w:val="EndNoteBibliography"/>
        <w:spacing w:after="0"/>
        <w:ind w:left="426" w:hanging="426"/>
      </w:pPr>
      <w:r w:rsidRPr="001D1220">
        <w:t>[5]</w:t>
      </w:r>
      <w:r w:rsidRPr="001D1220">
        <w:tab/>
        <w:t xml:space="preserve">J. P. Woodcock and A. Hospital Physicists, </w:t>
      </w:r>
      <w:r w:rsidRPr="001D1220">
        <w:rPr>
          <w:i/>
        </w:rPr>
        <w:t>Ultrasonics</w:t>
      </w:r>
      <w:r w:rsidRPr="001D1220">
        <w:t xml:space="preserve"> vol. 1. Bristol: Hilger [for] the Hospital Physicists' Association, 1979.</w:t>
      </w:r>
    </w:p>
    <w:p w14:paraId="745D6346" w14:textId="77777777" w:rsidR="001F37AF" w:rsidRPr="001D1220" w:rsidRDefault="001F37AF" w:rsidP="001F37AF">
      <w:pPr>
        <w:pStyle w:val="EndNoteBibliography"/>
        <w:spacing w:after="0"/>
        <w:ind w:left="426" w:hanging="426"/>
      </w:pPr>
      <w:r w:rsidRPr="001D1220">
        <w:t>[6]</w:t>
      </w:r>
      <w:r w:rsidRPr="001D1220">
        <w:tab/>
        <w:t xml:space="preserve">T. Nelligan. (24/4/2015). </w:t>
      </w:r>
      <w:r w:rsidRPr="001D1220">
        <w:rPr>
          <w:i/>
        </w:rPr>
        <w:t>An Introduction to Ultrasonic Flaw Detection</w:t>
      </w:r>
      <w:r w:rsidRPr="001D1220">
        <w:t xml:space="preserve">. Available: </w:t>
      </w:r>
      <w:hyperlink r:id="rId18" w:history="1">
        <w:r w:rsidRPr="001D1220">
          <w:rPr>
            <w:rStyle w:val="Hyperlink"/>
          </w:rPr>
          <w:t>http://www.olympus-ims.com/en/applications-and-solutions/introductory-ultrasonics/introduction-flaw-detection/</w:t>
        </w:r>
      </w:hyperlink>
    </w:p>
    <w:p w14:paraId="3DB658D6" w14:textId="77777777" w:rsidR="001F37AF" w:rsidRPr="001D1220" w:rsidRDefault="001F37AF" w:rsidP="001F37AF">
      <w:pPr>
        <w:pStyle w:val="EndNoteBibliography"/>
        <w:spacing w:after="0"/>
        <w:ind w:left="426" w:hanging="426"/>
      </w:pPr>
      <w:r w:rsidRPr="001D1220">
        <w:t>[7]</w:t>
      </w:r>
      <w:r w:rsidRPr="001D1220">
        <w:tab/>
        <w:t xml:space="preserve">(2015, 24/4/2015). </w:t>
      </w:r>
      <w:r w:rsidRPr="001D1220">
        <w:rPr>
          <w:i/>
        </w:rPr>
        <w:t>Combined Image Formats</w:t>
      </w:r>
      <w:r w:rsidRPr="001D1220">
        <w:t xml:space="preserve">. Available: </w:t>
      </w:r>
      <w:hyperlink r:id="rId19" w:history="1">
        <w:r w:rsidRPr="001D1220">
          <w:rPr>
            <w:rStyle w:val="Hyperlink"/>
          </w:rPr>
          <w:t>http://www.olympus-ims.com/en/ndt-tutorials/instrumententation/combined/</w:t>
        </w:r>
      </w:hyperlink>
    </w:p>
    <w:p w14:paraId="177ACC82" w14:textId="77777777" w:rsidR="001F37AF" w:rsidRPr="001D1220" w:rsidRDefault="001F37AF" w:rsidP="001F37AF">
      <w:pPr>
        <w:pStyle w:val="EndNoteBibliography"/>
        <w:spacing w:after="0"/>
        <w:ind w:left="426" w:hanging="426"/>
      </w:pPr>
      <w:r w:rsidRPr="001D1220">
        <w:t>[8]</w:t>
      </w:r>
      <w:r w:rsidRPr="001D1220">
        <w:tab/>
        <w:t>"Scorpion remote access tank shell inspection | Ultrasonic Crawler," ed. Online: Silverwing NDT, 2015.</w:t>
      </w:r>
    </w:p>
    <w:p w14:paraId="5D0444A2" w14:textId="77777777" w:rsidR="001F37AF" w:rsidRPr="001D1220" w:rsidRDefault="001F37AF" w:rsidP="001F37AF">
      <w:pPr>
        <w:pStyle w:val="EndNoteBibliography"/>
        <w:spacing w:after="0"/>
        <w:ind w:left="426" w:hanging="426"/>
      </w:pPr>
      <w:r w:rsidRPr="001D1220">
        <w:t>[9]</w:t>
      </w:r>
      <w:r w:rsidRPr="001D1220">
        <w:tab/>
        <w:t xml:space="preserve">L. Hyon, P. Jaemann, L. Daewon, and H. J. Kim, "Build Your Own Quadrotor: Open-Source Projects on Unmanned Aerial Vehicles," </w:t>
      </w:r>
      <w:r w:rsidRPr="001D1220">
        <w:rPr>
          <w:i/>
        </w:rPr>
        <w:t xml:space="preserve">Robotics &amp; Automation Magazine, IEEE, </w:t>
      </w:r>
      <w:r w:rsidRPr="001D1220">
        <w:t>vol. 19, pp. 33-45, 2012.</w:t>
      </w:r>
    </w:p>
    <w:p w14:paraId="07C9D78B" w14:textId="77777777" w:rsidR="001F37AF" w:rsidRPr="001D1220" w:rsidRDefault="001F37AF" w:rsidP="001F37AF">
      <w:pPr>
        <w:pStyle w:val="EndNoteBibliography"/>
        <w:spacing w:after="0"/>
        <w:ind w:left="426" w:hanging="426"/>
      </w:pPr>
      <w:r w:rsidRPr="001D1220">
        <w:t>[10]</w:t>
      </w:r>
      <w:r w:rsidRPr="001D1220">
        <w:tab/>
        <w:t xml:space="preserve">T. Luukkonen, "Modelling and control of quadcopter," </w:t>
      </w:r>
      <w:r w:rsidRPr="001D1220">
        <w:rPr>
          <w:i/>
        </w:rPr>
        <w:t xml:space="preserve">Independent research project in applied mathematics, Espoo, </w:t>
      </w:r>
      <w:r w:rsidRPr="001D1220">
        <w:t>2011.</w:t>
      </w:r>
    </w:p>
    <w:p w14:paraId="655E970E" w14:textId="77777777" w:rsidR="001F37AF" w:rsidRPr="001D1220" w:rsidRDefault="001F37AF" w:rsidP="001F37AF">
      <w:pPr>
        <w:pStyle w:val="EndNoteBibliography"/>
        <w:spacing w:after="0"/>
        <w:ind w:left="426" w:hanging="426"/>
      </w:pPr>
      <w:r w:rsidRPr="001D1220">
        <w:t>[11]</w:t>
      </w:r>
      <w:r w:rsidRPr="001D1220">
        <w:tab/>
        <w:t>S. Tadakamadla and B. Oelmann, "Indoor local positioning system for ZigBee, based on RSSI," 2006.</w:t>
      </w:r>
    </w:p>
    <w:p w14:paraId="78D5F0B0" w14:textId="77777777" w:rsidR="001F37AF" w:rsidRPr="001D1220" w:rsidRDefault="001F37AF" w:rsidP="001F37AF">
      <w:pPr>
        <w:pStyle w:val="EndNoteBibliography"/>
        <w:spacing w:after="0"/>
        <w:ind w:left="426" w:hanging="426"/>
      </w:pPr>
      <w:r w:rsidRPr="001D1220">
        <w:t>[12]</w:t>
      </w:r>
      <w:r w:rsidRPr="001D1220">
        <w:tab/>
        <w:t>N. B. Priyantha, "The cricket indoor location system," Massachusetts Institute of Technology, 2005.</w:t>
      </w:r>
    </w:p>
    <w:p w14:paraId="427F92C3" w14:textId="77777777" w:rsidR="001F37AF" w:rsidRPr="001D1220" w:rsidRDefault="001F37AF" w:rsidP="001F37AF">
      <w:pPr>
        <w:pStyle w:val="EndNoteBibliography"/>
        <w:spacing w:after="0"/>
        <w:ind w:left="426" w:hanging="426"/>
      </w:pPr>
      <w:r w:rsidRPr="001D1220">
        <w:t>[13]</w:t>
      </w:r>
      <w:r w:rsidRPr="001D1220">
        <w:tab/>
        <w:t xml:space="preserve">S. Weiss, D. Scaramuzza, and R. Siegwart, "Monocular‐SLAM–based navigation for autonomous micro helicopters in GPS‐denied environments," </w:t>
      </w:r>
      <w:r w:rsidRPr="001D1220">
        <w:rPr>
          <w:i/>
        </w:rPr>
        <w:t xml:space="preserve">Journal of Field Robotics, </w:t>
      </w:r>
      <w:r w:rsidRPr="001D1220">
        <w:t>vol. 28, pp. 854-874, 2011.</w:t>
      </w:r>
    </w:p>
    <w:p w14:paraId="332E2260" w14:textId="77777777" w:rsidR="001F37AF" w:rsidRPr="001D1220" w:rsidRDefault="001F37AF" w:rsidP="001F37AF">
      <w:pPr>
        <w:pStyle w:val="EndNoteBibliography"/>
        <w:spacing w:after="0"/>
        <w:ind w:left="426" w:hanging="426"/>
      </w:pPr>
      <w:r w:rsidRPr="001D1220">
        <w:t>[14]</w:t>
      </w:r>
      <w:r w:rsidRPr="001D1220">
        <w:tab/>
        <w:t xml:space="preserve">M. Achtelik, A. Bachrach, R. He, S. Prentice, and N. Roy, "Stereo vision and laser odometry for autonomous helicopters in GPS-denied indoor environments," in </w:t>
      </w:r>
      <w:r w:rsidRPr="001D1220">
        <w:rPr>
          <w:i/>
        </w:rPr>
        <w:t>SPIE Defense, Security, and Sensing</w:t>
      </w:r>
      <w:r w:rsidRPr="001D1220">
        <w:t>, 2009, pp. 733219-733219-10.</w:t>
      </w:r>
    </w:p>
    <w:p w14:paraId="0BE9870F" w14:textId="77777777" w:rsidR="001F37AF" w:rsidRPr="001D1220" w:rsidRDefault="001F37AF" w:rsidP="001F37AF">
      <w:pPr>
        <w:pStyle w:val="EndNoteBibliography"/>
        <w:spacing w:after="0"/>
        <w:ind w:left="426" w:hanging="426"/>
      </w:pPr>
      <w:r w:rsidRPr="001D1220">
        <w:t>[15]</w:t>
      </w:r>
      <w:r w:rsidRPr="001D1220">
        <w:tab/>
        <w:t xml:space="preserve">L. Ojeda and J. Borenstein, "Personal dead-reckoning system for GPS-denied environments," in </w:t>
      </w:r>
      <w:r w:rsidRPr="001D1220">
        <w:rPr>
          <w:i/>
        </w:rPr>
        <w:t>Safety, Security and Rescue Robotics, 2007. SSRR 2007. IEEE International Workshop on</w:t>
      </w:r>
      <w:r w:rsidRPr="001D1220">
        <w:t>, 2007, pp. 1-6.</w:t>
      </w:r>
    </w:p>
    <w:p w14:paraId="18EEF72F" w14:textId="77777777" w:rsidR="001F37AF" w:rsidRPr="001D1220" w:rsidRDefault="001F37AF" w:rsidP="001F37AF">
      <w:pPr>
        <w:pStyle w:val="EndNoteBibliography"/>
        <w:spacing w:after="0"/>
        <w:ind w:left="426" w:hanging="426"/>
      </w:pPr>
      <w:r w:rsidRPr="001D1220">
        <w:t>[16]</w:t>
      </w:r>
      <w:r w:rsidRPr="001D1220">
        <w:tab/>
      </w:r>
      <w:r w:rsidRPr="001D1220">
        <w:rPr>
          <w:i/>
        </w:rPr>
        <w:t xml:space="preserve">Model aircraft and RPA, </w:t>
      </w:r>
      <w:r w:rsidRPr="001D1220">
        <w:t>C. A. S. Authority, 2014.</w:t>
      </w:r>
    </w:p>
    <w:p w14:paraId="228D8A69" w14:textId="77777777" w:rsidR="001F37AF" w:rsidRPr="001D1220" w:rsidRDefault="001F37AF" w:rsidP="001F37AF">
      <w:pPr>
        <w:pStyle w:val="EndNoteBibliography"/>
        <w:spacing w:after="0"/>
        <w:ind w:left="426" w:hanging="426"/>
      </w:pPr>
      <w:r w:rsidRPr="001D1220">
        <w:t>[17]</w:t>
      </w:r>
      <w:r w:rsidRPr="001D1220">
        <w:tab/>
        <w:t xml:space="preserve">J. S. Cavote, "Drones Promise Faster, Easier Inspection of Boilers, Stacks, Towers, and More - POWER Magazine," in </w:t>
      </w:r>
      <w:r w:rsidRPr="001D1220">
        <w:rPr>
          <w:i/>
        </w:rPr>
        <w:t>PowerMag</w:t>
      </w:r>
      <w:r w:rsidRPr="001D1220">
        <w:t>, ed. Online: PowerMag, 2014.</w:t>
      </w:r>
    </w:p>
    <w:p w14:paraId="2B03AACC" w14:textId="77777777" w:rsidR="001F37AF" w:rsidRPr="001D1220" w:rsidRDefault="001F37AF" w:rsidP="001F37AF">
      <w:pPr>
        <w:pStyle w:val="EndNoteBibliography"/>
        <w:ind w:left="426" w:hanging="426"/>
      </w:pPr>
      <w:r w:rsidRPr="001D1220">
        <w:t>[18]</w:t>
      </w:r>
      <w:r w:rsidRPr="001D1220">
        <w:tab/>
        <w:t>E. W. Hawkes, D. L. Christensen, E. V. Eason, M. A. Estrada, M. Heverly, E. Hilgemann</w:t>
      </w:r>
      <w:r w:rsidRPr="001D1220">
        <w:rPr>
          <w:i/>
        </w:rPr>
        <w:t>, et al.</w:t>
      </w:r>
      <w:r w:rsidRPr="001D1220">
        <w:t xml:space="preserve">, "Dynamic surface grasping with directional adhesion," in </w:t>
      </w:r>
      <w:r w:rsidRPr="001D1220">
        <w:rPr>
          <w:i/>
        </w:rPr>
        <w:t>Intelligent Robots and Systems (IROS), 2013 IEEE/RSJ International Conference on</w:t>
      </w:r>
      <w:r w:rsidRPr="001D1220">
        <w:t>, 2013, pp. 5487-5493.</w:t>
      </w:r>
    </w:p>
    <w:p w14:paraId="46BC26FB" w14:textId="77777777" w:rsidR="001F37AF" w:rsidRPr="00335933" w:rsidRDefault="001F37AF" w:rsidP="001F37AF">
      <w:pPr>
        <w:spacing w:line="360" w:lineRule="auto"/>
        <w:ind w:left="720"/>
        <w:jc w:val="both"/>
      </w:pPr>
      <w:r>
        <w:fldChar w:fldCharType="end"/>
      </w:r>
    </w:p>
    <w:p w14:paraId="7FAD09E4" w14:textId="77777777" w:rsidR="00C71CCD" w:rsidRDefault="00C71CCD" w:rsidP="001F37AF">
      <w:pPr>
        <w:pStyle w:val="Heading1"/>
        <w:numPr>
          <w:ilvl w:val="0"/>
          <w:numId w:val="17"/>
        </w:numPr>
        <w:spacing w:line="360" w:lineRule="auto"/>
        <w:ind w:left="426" w:hanging="426"/>
        <w:jc w:val="both"/>
        <w:sectPr w:rsidR="00C71CCD" w:rsidSect="001F37AF">
          <w:pgSz w:w="11906" w:h="16838"/>
          <w:pgMar w:top="1440" w:right="1440" w:bottom="1440" w:left="2268" w:header="708" w:footer="708" w:gutter="0"/>
          <w:cols w:space="708"/>
          <w:docGrid w:linePitch="360"/>
        </w:sectPr>
      </w:pPr>
    </w:p>
    <w:p w14:paraId="596DC04A" w14:textId="1EFD8A3D" w:rsidR="002F7053" w:rsidRDefault="00D06425" w:rsidP="001F37AF">
      <w:pPr>
        <w:pStyle w:val="Heading1"/>
        <w:numPr>
          <w:ilvl w:val="0"/>
          <w:numId w:val="17"/>
        </w:numPr>
        <w:spacing w:line="360" w:lineRule="auto"/>
        <w:ind w:left="426" w:hanging="426"/>
        <w:jc w:val="both"/>
      </w:pPr>
      <w:r>
        <w:lastRenderedPageBreak/>
        <w:t>Appendices</w:t>
      </w:r>
      <w:bookmarkEnd w:id="26"/>
    </w:p>
    <w:p w14:paraId="32435266" w14:textId="3668D058" w:rsidR="00D06425" w:rsidRDefault="008C0D85" w:rsidP="00196C62">
      <w:pPr>
        <w:pStyle w:val="Heading2"/>
        <w:ind w:left="720"/>
      </w:pPr>
      <w:bookmarkStart w:id="28" w:name="_Toc419110669"/>
      <w:r>
        <w:t>9</w:t>
      </w:r>
      <w:r w:rsidR="002861DF">
        <w:t xml:space="preserve">.1 </w:t>
      </w:r>
      <w:r w:rsidR="00D06425">
        <w:t>Risk Assessment</w:t>
      </w:r>
      <w:bookmarkEnd w:id="28"/>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2"/>
        <w:gridCol w:w="221"/>
        <w:gridCol w:w="2000"/>
        <w:gridCol w:w="358"/>
        <w:gridCol w:w="764"/>
        <w:gridCol w:w="1157"/>
        <w:gridCol w:w="839"/>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17922531" w:rsidR="00196C62" w:rsidRPr="003647CC" w:rsidRDefault="00C71CCD" w:rsidP="00196C62">
            <w:pPr>
              <w:rPr>
                <w:sz w:val="20"/>
              </w:rPr>
            </w:pPr>
            <w:r>
              <w:rPr>
                <w:sz w:val="20"/>
              </w:rPr>
              <w:t>No</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lang w:val="en-AU"/>
              </w:rPr>
            </w:pPr>
          </w:p>
        </w:tc>
        <w:tc>
          <w:tcPr>
            <w:tcW w:w="1066" w:type="dxa"/>
            <w:shd w:val="clear" w:color="auto" w:fill="ACB9CA" w:themeFill="text2" w:themeFillTint="66"/>
          </w:tcPr>
          <w:p w14:paraId="0EADC985" w14:textId="77777777" w:rsidR="00196C62" w:rsidRPr="00D712E7" w:rsidRDefault="00196C62" w:rsidP="00196C62">
            <w:pPr>
              <w:rPr>
                <w:rFonts w:eastAsia="Calibri"/>
                <w:lang w:val="en-AU"/>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lang w:val="en-AU"/>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B7162F"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8627D4"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lang w:val="en-AU"/>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lang w:val="en-AU"/>
              </w:rPr>
            </w:pPr>
          </w:p>
        </w:tc>
        <w:tc>
          <w:tcPr>
            <w:tcW w:w="1066" w:type="dxa"/>
            <w:shd w:val="clear" w:color="auto" w:fill="ACB9CA" w:themeFill="text2" w:themeFillTint="66"/>
          </w:tcPr>
          <w:p w14:paraId="016708AB" w14:textId="77777777" w:rsidR="00196C62" w:rsidRPr="00D712E7" w:rsidRDefault="00196C62" w:rsidP="00196C62">
            <w:pPr>
              <w:rPr>
                <w:rFonts w:eastAsia="Calibri"/>
                <w:lang w:val="en-AU"/>
              </w:rPr>
            </w:pPr>
          </w:p>
        </w:tc>
        <w:tc>
          <w:tcPr>
            <w:tcW w:w="1259" w:type="dxa"/>
          </w:tcPr>
          <w:p w14:paraId="68C4286A" w14:textId="77777777" w:rsidR="00196C62" w:rsidRPr="00E31C90" w:rsidRDefault="00196C62" w:rsidP="00196C62">
            <w:pPr>
              <w:rPr>
                <w:rFonts w:eastAsia="Calibri"/>
                <w:sz w:val="16"/>
                <w:szCs w:val="16"/>
                <w:lang w:val="en-AU"/>
              </w:rPr>
            </w:pPr>
            <w:r>
              <w:rPr>
                <w:rFonts w:eastAsia="Calibri"/>
                <w:sz w:val="16"/>
                <w:szCs w:val="16"/>
                <w:lang w:val="en-AU"/>
              </w:rPr>
              <w:t>Near hit</w:t>
            </w:r>
            <w:r w:rsidRPr="00E31C90">
              <w:rPr>
                <w:rFonts w:eastAsia="Calibri"/>
                <w:sz w:val="16"/>
                <w:szCs w:val="16"/>
                <w:lang w:val="en-AU"/>
              </w:rPr>
              <w:t>, no injury. No $ lost or damage</w:t>
            </w:r>
          </w:p>
        </w:tc>
        <w:tc>
          <w:tcPr>
            <w:tcW w:w="1105" w:type="dxa"/>
          </w:tcPr>
          <w:p w14:paraId="484F4F5D"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lang w:val="en-AU"/>
              </w:rPr>
            </w:pPr>
            <w:r w:rsidRPr="00E31C90">
              <w:rPr>
                <w:rFonts w:eastAsia="Calibri"/>
                <w:sz w:val="16"/>
                <w:szCs w:val="16"/>
                <w:lang w:val="en-AU"/>
              </w:rPr>
              <w:t>Medical treatment OR lost time injury.</w:t>
            </w:r>
          </w:p>
          <w:p w14:paraId="311485E5"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lang w:val="en-AU"/>
              </w:rPr>
            </w:pPr>
            <w:r>
              <w:rPr>
                <w:rFonts w:eastAsia="Calibri"/>
                <w:sz w:val="16"/>
                <w:szCs w:val="16"/>
                <w:lang w:val="en-AU"/>
              </w:rPr>
              <w:t>Serious injury r</w:t>
            </w:r>
            <w:r w:rsidRPr="00E31C90">
              <w:rPr>
                <w:rFonts w:eastAsia="Calibri"/>
                <w:sz w:val="16"/>
                <w:szCs w:val="16"/>
                <w:lang w:val="en-AU"/>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lang w:val="en-AU"/>
              </w:rPr>
            </w:pPr>
            <w:r w:rsidRPr="00E31C90">
              <w:rPr>
                <w:rFonts w:eastAsia="Calibri"/>
                <w:sz w:val="16"/>
                <w:szCs w:val="16"/>
                <w:lang w:val="en-AU"/>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lang w:val="en-AU"/>
              </w:rPr>
            </w:pPr>
            <w:r w:rsidRPr="00D712E7">
              <w:rPr>
                <w:rFonts w:eastAsia="Calibri"/>
                <w:sz w:val="18"/>
                <w:szCs w:val="18"/>
                <w:lang w:val="en-AU"/>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lang w:val="en-AU"/>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lang w:val="en-AU"/>
              </w:rPr>
            </w:pPr>
            <w:r w:rsidRPr="00D712E7">
              <w:rPr>
                <w:rFonts w:eastAsia="Calibri"/>
                <w:sz w:val="18"/>
                <w:szCs w:val="18"/>
                <w:lang w:val="en-AU"/>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lang w:val="en-AU"/>
              </w:rPr>
            </w:pPr>
            <w:r w:rsidRPr="00D712E7">
              <w:rPr>
                <w:rFonts w:eastAsia="Calibri"/>
                <w:sz w:val="18"/>
                <w:szCs w:val="18"/>
                <w:lang w:val="en-AU"/>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lang w:val="en-AU"/>
              </w:rPr>
            </w:pPr>
            <w:r w:rsidRPr="00D712E7">
              <w:rPr>
                <w:rFonts w:eastAsia="Calibri"/>
                <w:sz w:val="18"/>
                <w:szCs w:val="18"/>
                <w:lang w:val="en-AU"/>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lang w:val="en-AU"/>
              </w:rPr>
            </w:pPr>
            <w:r w:rsidRPr="00D712E7">
              <w:rPr>
                <w:rFonts w:eastAsia="Calibri"/>
                <w:sz w:val="18"/>
                <w:szCs w:val="18"/>
                <w:lang w:val="en-AU"/>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lang w:val="en-AU"/>
              </w:rPr>
            </w:pPr>
            <w:r w:rsidRPr="00D712E7">
              <w:rPr>
                <w:rFonts w:eastAsia="Calibri"/>
                <w:sz w:val="18"/>
                <w:szCs w:val="18"/>
                <w:lang w:val="en-AU"/>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lang w:val="en-AU"/>
              </w:rPr>
            </w:pPr>
            <w:r w:rsidRPr="00E31C90">
              <w:rPr>
                <w:rFonts w:eastAsia="Calibri"/>
                <w:sz w:val="16"/>
                <w:szCs w:val="16"/>
                <w:lang w:val="en-AU"/>
              </w:rPr>
              <w:t>It is expected to occur in most circumstances e</w:t>
            </w:r>
            <w:r>
              <w:rPr>
                <w:rFonts w:eastAsia="Calibri"/>
                <w:sz w:val="16"/>
                <w:szCs w:val="16"/>
                <w:lang w:val="en-AU"/>
              </w:rPr>
              <w:t>.</w:t>
            </w:r>
            <w:r w:rsidRPr="00E31C90">
              <w:rPr>
                <w:rFonts w:eastAsia="Calibri"/>
                <w:sz w:val="16"/>
                <w:szCs w:val="16"/>
                <w:lang w:val="en-AU"/>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lang w:val="en-AU"/>
              </w:rPr>
            </w:pPr>
            <w:r w:rsidRPr="00D712E7">
              <w:rPr>
                <w:rFonts w:eastAsia="Calibri"/>
                <w:sz w:val="14"/>
                <w:szCs w:val="16"/>
                <w:lang w:val="en-AU"/>
              </w:rPr>
              <w:t>Almost certain</w:t>
            </w:r>
          </w:p>
          <w:p w14:paraId="798B2CAB" w14:textId="77777777" w:rsidR="00196C62" w:rsidRPr="00D712E7" w:rsidRDefault="00196C62" w:rsidP="00196C62">
            <w:pPr>
              <w:rPr>
                <w:rFonts w:eastAsia="Calibri"/>
                <w:sz w:val="14"/>
                <w:szCs w:val="16"/>
                <w:lang w:val="en-AU"/>
              </w:rPr>
            </w:pPr>
          </w:p>
          <w:p w14:paraId="6B3DA29D" w14:textId="77777777" w:rsidR="00196C62" w:rsidRPr="00D712E7" w:rsidRDefault="00196C62" w:rsidP="00196C62">
            <w:pPr>
              <w:rPr>
                <w:rFonts w:eastAsia="Calibri"/>
                <w:sz w:val="14"/>
                <w:szCs w:val="16"/>
                <w:lang w:val="en-AU"/>
              </w:rPr>
            </w:pPr>
          </w:p>
        </w:tc>
        <w:tc>
          <w:tcPr>
            <w:tcW w:w="1259" w:type="dxa"/>
            <w:shd w:val="clear" w:color="auto" w:fill="FFFF00"/>
          </w:tcPr>
          <w:p w14:paraId="36946309"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05" w:type="dxa"/>
            <w:shd w:val="clear" w:color="auto" w:fill="FFC000"/>
          </w:tcPr>
          <w:p w14:paraId="75A82FCD" w14:textId="77777777" w:rsidR="00196C62" w:rsidRPr="00D712E7" w:rsidRDefault="00196C62" w:rsidP="00196C62">
            <w:pPr>
              <w:rPr>
                <w:rFonts w:eastAsia="Calibri"/>
                <w:lang w:val="en-AU"/>
              </w:rPr>
            </w:pPr>
            <w:r w:rsidRPr="00D712E7">
              <w:rPr>
                <w:rFonts w:eastAsia="Calibri"/>
                <w:sz w:val="18"/>
                <w:lang w:val="en-AU"/>
              </w:rPr>
              <w:t>High</w:t>
            </w:r>
          </w:p>
        </w:tc>
        <w:tc>
          <w:tcPr>
            <w:tcW w:w="1153" w:type="dxa"/>
            <w:shd w:val="clear" w:color="auto" w:fill="FF0000"/>
          </w:tcPr>
          <w:p w14:paraId="503EBC0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123" w:type="dxa"/>
            <w:shd w:val="clear" w:color="auto" w:fill="FF0000"/>
          </w:tcPr>
          <w:p w14:paraId="11BFB8B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331" w:type="dxa"/>
            <w:shd w:val="clear" w:color="auto" w:fill="FF0000"/>
          </w:tcPr>
          <w:p w14:paraId="031D7D4D" w14:textId="77777777" w:rsidR="00196C62" w:rsidRPr="00D712E7" w:rsidRDefault="00196C62" w:rsidP="00196C62">
            <w:pPr>
              <w:rPr>
                <w:rFonts w:eastAsia="Calibri"/>
                <w:sz w:val="16"/>
                <w:szCs w:val="16"/>
                <w:lang w:val="en-AU"/>
              </w:rPr>
            </w:pPr>
            <w:r>
              <w:rPr>
                <w:rFonts w:eastAsia="Calibri"/>
                <w:sz w:val="16"/>
                <w:szCs w:val="16"/>
                <w:lang w:val="en-AU"/>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lang w:val="en-AU"/>
              </w:rPr>
            </w:pPr>
            <w:r w:rsidRPr="00E31C90">
              <w:rPr>
                <w:rFonts w:eastAsia="Calibri"/>
                <w:sz w:val="16"/>
                <w:szCs w:val="16"/>
                <w:lang w:val="en-AU"/>
              </w:rPr>
              <w:t>Will probably occur in most circumstances.</w:t>
            </w:r>
          </w:p>
          <w:p w14:paraId="136CB676" w14:textId="77777777" w:rsidR="00196C62" w:rsidRPr="00E31C90" w:rsidRDefault="00196C62" w:rsidP="00196C62">
            <w:pPr>
              <w:rPr>
                <w:rFonts w:eastAsia="Calibri"/>
                <w:sz w:val="16"/>
                <w:szCs w:val="16"/>
                <w:lang w:val="en-AU"/>
              </w:rPr>
            </w:pPr>
            <w:r w:rsidRPr="00E31C90">
              <w:rPr>
                <w:rFonts w:eastAsia="Calibri"/>
                <w:sz w:val="16"/>
                <w:szCs w:val="16"/>
                <w:lang w:val="en-AU"/>
              </w:rPr>
              <w:t>e</w:t>
            </w:r>
            <w:r>
              <w:rPr>
                <w:rFonts w:eastAsia="Calibri"/>
                <w:sz w:val="16"/>
                <w:szCs w:val="16"/>
                <w:lang w:val="en-AU"/>
              </w:rPr>
              <w:t>.</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lang w:val="en-AU"/>
              </w:rPr>
            </w:pPr>
            <w:r w:rsidRPr="00D712E7">
              <w:rPr>
                <w:rFonts w:eastAsia="Calibri"/>
                <w:sz w:val="14"/>
                <w:szCs w:val="16"/>
                <w:lang w:val="en-AU"/>
              </w:rPr>
              <w:t>Likely</w:t>
            </w:r>
          </w:p>
          <w:p w14:paraId="483F9569" w14:textId="77777777" w:rsidR="00196C62" w:rsidRPr="00D712E7" w:rsidRDefault="00196C62" w:rsidP="00196C62">
            <w:pPr>
              <w:rPr>
                <w:rFonts w:eastAsia="Calibri"/>
                <w:sz w:val="14"/>
                <w:szCs w:val="16"/>
                <w:lang w:val="en-AU"/>
              </w:rPr>
            </w:pPr>
          </w:p>
          <w:p w14:paraId="4A53C093" w14:textId="77777777" w:rsidR="00196C62" w:rsidRPr="00D712E7" w:rsidRDefault="00196C62" w:rsidP="00196C62">
            <w:pPr>
              <w:rPr>
                <w:rFonts w:eastAsia="Calibri"/>
                <w:sz w:val="16"/>
                <w:szCs w:val="16"/>
                <w:lang w:val="en-AU"/>
              </w:rPr>
            </w:pPr>
          </w:p>
        </w:tc>
        <w:tc>
          <w:tcPr>
            <w:tcW w:w="1259" w:type="dxa"/>
            <w:shd w:val="clear" w:color="auto" w:fill="FFFF00"/>
          </w:tcPr>
          <w:p w14:paraId="0A0FA2AB" w14:textId="77777777" w:rsidR="00196C62" w:rsidRPr="00D712E7" w:rsidRDefault="00196C62" w:rsidP="00196C62">
            <w:pPr>
              <w:rPr>
                <w:rFonts w:eastAsia="Calibri"/>
                <w:lang w:val="en-AU"/>
              </w:rPr>
            </w:pPr>
            <w:r w:rsidRPr="00D712E7">
              <w:rPr>
                <w:rFonts w:eastAsia="Calibri"/>
                <w:sz w:val="16"/>
                <w:lang w:val="en-AU"/>
              </w:rPr>
              <w:t>Medium</w:t>
            </w:r>
          </w:p>
        </w:tc>
        <w:tc>
          <w:tcPr>
            <w:tcW w:w="1105" w:type="dxa"/>
            <w:shd w:val="clear" w:color="auto" w:fill="FFFF00"/>
          </w:tcPr>
          <w:p w14:paraId="14E036BE"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53" w:type="dxa"/>
            <w:shd w:val="clear" w:color="auto" w:fill="FFC000"/>
          </w:tcPr>
          <w:p w14:paraId="78A0C879" w14:textId="77777777" w:rsidR="00196C62" w:rsidRPr="00D712E7" w:rsidRDefault="00196C62" w:rsidP="00196C62">
            <w:pPr>
              <w:rPr>
                <w:rFonts w:eastAsia="Calibri"/>
                <w:lang w:val="en-AU"/>
              </w:rPr>
            </w:pPr>
            <w:r w:rsidRPr="00D712E7">
              <w:rPr>
                <w:rFonts w:eastAsia="Calibri"/>
                <w:sz w:val="18"/>
                <w:lang w:val="en-AU"/>
              </w:rPr>
              <w:t>High</w:t>
            </w:r>
          </w:p>
        </w:tc>
        <w:tc>
          <w:tcPr>
            <w:tcW w:w="1123" w:type="dxa"/>
            <w:shd w:val="clear" w:color="auto" w:fill="FF0000"/>
          </w:tcPr>
          <w:p w14:paraId="4B37C5AA" w14:textId="77777777" w:rsidR="00196C62" w:rsidRPr="00D712E7" w:rsidRDefault="00196C62" w:rsidP="00196C62">
            <w:pPr>
              <w:rPr>
                <w:rFonts w:eastAsia="Calibri"/>
                <w:lang w:val="en-AU"/>
              </w:rPr>
            </w:pPr>
            <w:r>
              <w:rPr>
                <w:rFonts w:eastAsia="Calibri"/>
                <w:sz w:val="16"/>
                <w:szCs w:val="16"/>
                <w:lang w:val="en-AU"/>
              </w:rPr>
              <w:t>Extreme</w:t>
            </w:r>
          </w:p>
        </w:tc>
        <w:tc>
          <w:tcPr>
            <w:tcW w:w="1331" w:type="dxa"/>
            <w:shd w:val="clear" w:color="auto" w:fill="FF0000"/>
          </w:tcPr>
          <w:p w14:paraId="35A6E067"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lang w:val="en-AU"/>
              </w:rPr>
            </w:pPr>
            <w:r w:rsidRPr="00E31C90">
              <w:rPr>
                <w:rFonts w:eastAsia="Calibri"/>
                <w:sz w:val="16"/>
                <w:szCs w:val="16"/>
                <w:lang w:val="en-AU"/>
              </w:rPr>
              <w:t>Might occur at some time e</w:t>
            </w:r>
            <w:r>
              <w:rPr>
                <w:rFonts w:eastAsia="Calibri"/>
                <w:sz w:val="16"/>
                <w:szCs w:val="16"/>
                <w:lang w:val="en-AU"/>
              </w:rPr>
              <w:t>.</w:t>
            </w:r>
            <w:r w:rsidRPr="00E31C90">
              <w:rPr>
                <w:rFonts w:eastAsia="Calibri"/>
                <w:sz w:val="16"/>
                <w:szCs w:val="16"/>
                <w:lang w:val="en-AU"/>
              </w:rPr>
              <w:t>g</w:t>
            </w:r>
            <w:r>
              <w:rPr>
                <w:rFonts w:eastAsia="Calibri"/>
                <w:sz w:val="16"/>
                <w:szCs w:val="16"/>
                <w:lang w:val="en-AU"/>
              </w:rPr>
              <w:t>.</w:t>
            </w:r>
            <w:r w:rsidRPr="00E31C90">
              <w:rPr>
                <w:rFonts w:eastAsia="Calibri"/>
                <w:sz w:val="16"/>
                <w:szCs w:val="16"/>
                <w:lang w:val="en-AU"/>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lang w:val="en-AU"/>
              </w:rPr>
            </w:pPr>
            <w:r w:rsidRPr="00D712E7">
              <w:rPr>
                <w:rFonts w:eastAsia="Calibri"/>
                <w:sz w:val="14"/>
                <w:szCs w:val="16"/>
                <w:lang w:val="en-AU"/>
              </w:rPr>
              <w:t>Possible</w:t>
            </w:r>
          </w:p>
          <w:p w14:paraId="57FF61F1" w14:textId="77777777" w:rsidR="00196C62" w:rsidRPr="00D712E7" w:rsidRDefault="00196C62" w:rsidP="00196C62">
            <w:pPr>
              <w:rPr>
                <w:rFonts w:eastAsia="Calibri"/>
                <w:sz w:val="14"/>
                <w:szCs w:val="16"/>
                <w:lang w:val="en-AU"/>
              </w:rPr>
            </w:pPr>
          </w:p>
          <w:p w14:paraId="7B5D4FE3" w14:textId="77777777" w:rsidR="00196C62" w:rsidRPr="00D712E7" w:rsidRDefault="00196C62" w:rsidP="00196C62">
            <w:pPr>
              <w:rPr>
                <w:rFonts w:eastAsia="Calibri"/>
                <w:sz w:val="16"/>
                <w:szCs w:val="16"/>
                <w:lang w:val="en-AU"/>
              </w:rPr>
            </w:pPr>
          </w:p>
        </w:tc>
        <w:tc>
          <w:tcPr>
            <w:tcW w:w="1259" w:type="dxa"/>
            <w:shd w:val="clear" w:color="auto" w:fill="00B050"/>
          </w:tcPr>
          <w:p w14:paraId="45CEA28A"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233E515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28C33BD7" w14:textId="77777777" w:rsidR="00196C62" w:rsidRPr="00D712E7" w:rsidRDefault="00196C62" w:rsidP="00196C62">
            <w:pPr>
              <w:rPr>
                <w:rFonts w:eastAsia="Calibri"/>
                <w:lang w:val="en-AU"/>
              </w:rPr>
            </w:pPr>
            <w:r w:rsidRPr="00D712E7">
              <w:rPr>
                <w:rFonts w:eastAsia="Calibri"/>
                <w:sz w:val="18"/>
                <w:lang w:val="en-AU"/>
              </w:rPr>
              <w:t>Medium</w:t>
            </w:r>
          </w:p>
        </w:tc>
        <w:tc>
          <w:tcPr>
            <w:tcW w:w="1123" w:type="dxa"/>
            <w:shd w:val="clear" w:color="auto" w:fill="FFC000"/>
          </w:tcPr>
          <w:p w14:paraId="64DB7AA6" w14:textId="77777777" w:rsidR="00196C62" w:rsidRPr="00D712E7" w:rsidRDefault="00196C62" w:rsidP="00196C62">
            <w:pPr>
              <w:rPr>
                <w:rFonts w:eastAsia="Calibri"/>
                <w:lang w:val="en-AU"/>
              </w:rPr>
            </w:pPr>
            <w:r w:rsidRPr="00D712E7">
              <w:rPr>
                <w:rFonts w:eastAsia="Calibri"/>
                <w:sz w:val="16"/>
                <w:szCs w:val="16"/>
                <w:lang w:val="en-AU"/>
              </w:rPr>
              <w:t>High</w:t>
            </w:r>
          </w:p>
        </w:tc>
        <w:tc>
          <w:tcPr>
            <w:tcW w:w="1331" w:type="dxa"/>
            <w:shd w:val="clear" w:color="auto" w:fill="FF0000"/>
          </w:tcPr>
          <w:p w14:paraId="52FD2073"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lang w:val="en-AU"/>
              </w:rPr>
            </w:pPr>
            <w:r w:rsidRPr="00E31C90">
              <w:rPr>
                <w:rFonts w:eastAsia="Calibri"/>
                <w:sz w:val="16"/>
                <w:szCs w:val="16"/>
                <w:lang w:val="en-AU"/>
              </w:rPr>
              <w:t>Probably won’t</w:t>
            </w:r>
            <w:r>
              <w:rPr>
                <w:rFonts w:eastAsia="Calibri"/>
                <w:sz w:val="16"/>
                <w:szCs w:val="16"/>
                <w:lang w:val="en-AU"/>
              </w:rPr>
              <w:t>, but could occur at some time. e.</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lang w:val="en-AU"/>
              </w:rPr>
            </w:pPr>
            <w:r w:rsidRPr="00D712E7">
              <w:rPr>
                <w:rFonts w:eastAsia="Calibri"/>
                <w:sz w:val="14"/>
                <w:lang w:val="en-AU"/>
              </w:rPr>
              <w:t>Unlikely</w:t>
            </w:r>
          </w:p>
        </w:tc>
        <w:tc>
          <w:tcPr>
            <w:tcW w:w="1259" w:type="dxa"/>
            <w:shd w:val="clear" w:color="auto" w:fill="00B050"/>
          </w:tcPr>
          <w:p w14:paraId="443218E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50F232E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7697B1B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23" w:type="dxa"/>
            <w:shd w:val="clear" w:color="auto" w:fill="FFFF00"/>
          </w:tcPr>
          <w:p w14:paraId="3489A59A"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C000"/>
          </w:tcPr>
          <w:p w14:paraId="1FA2E2FC" w14:textId="77777777" w:rsidR="00196C62" w:rsidRPr="00D712E7" w:rsidRDefault="00196C62" w:rsidP="00196C62">
            <w:pPr>
              <w:rPr>
                <w:rFonts w:eastAsia="Calibri"/>
                <w:lang w:val="en-AU"/>
              </w:rPr>
            </w:pPr>
            <w:r w:rsidRPr="00D712E7">
              <w:rPr>
                <w:rFonts w:eastAsia="Calibri"/>
                <w:sz w:val="18"/>
                <w:lang w:val="en-AU"/>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lang w:val="en-AU"/>
              </w:rPr>
            </w:pPr>
            <w:r w:rsidRPr="00E31C90">
              <w:rPr>
                <w:rFonts w:eastAsia="Calibri"/>
                <w:sz w:val="16"/>
                <w:szCs w:val="16"/>
                <w:lang w:val="en-AU"/>
              </w:rPr>
              <w:lastRenderedPageBreak/>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lang w:val="en-AU"/>
              </w:rPr>
            </w:pPr>
            <w:r w:rsidRPr="00D712E7">
              <w:rPr>
                <w:rFonts w:eastAsia="Calibri"/>
                <w:sz w:val="14"/>
                <w:lang w:val="en-AU"/>
              </w:rPr>
              <w:t>Rare</w:t>
            </w:r>
          </w:p>
        </w:tc>
        <w:tc>
          <w:tcPr>
            <w:tcW w:w="1259" w:type="dxa"/>
            <w:shd w:val="clear" w:color="auto" w:fill="00B050"/>
          </w:tcPr>
          <w:p w14:paraId="04BE2C7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00B050"/>
          </w:tcPr>
          <w:p w14:paraId="0EBC73ED" w14:textId="77777777" w:rsidR="00196C62" w:rsidRPr="00D712E7" w:rsidRDefault="00196C62" w:rsidP="00196C62">
            <w:pPr>
              <w:rPr>
                <w:rFonts w:eastAsia="Calibri"/>
                <w:lang w:val="en-AU"/>
              </w:rPr>
            </w:pPr>
            <w:r w:rsidRPr="00D712E7">
              <w:rPr>
                <w:rFonts w:eastAsia="Calibri"/>
                <w:sz w:val="16"/>
                <w:szCs w:val="16"/>
                <w:lang w:val="en-AU"/>
              </w:rPr>
              <w:t>Low</w:t>
            </w:r>
          </w:p>
        </w:tc>
        <w:tc>
          <w:tcPr>
            <w:tcW w:w="1153" w:type="dxa"/>
            <w:shd w:val="clear" w:color="auto" w:fill="00B050"/>
          </w:tcPr>
          <w:p w14:paraId="6EB80264" w14:textId="77777777" w:rsidR="00196C62" w:rsidRPr="00D712E7" w:rsidRDefault="00196C62" w:rsidP="00196C62">
            <w:pPr>
              <w:rPr>
                <w:rFonts w:eastAsia="Calibri"/>
                <w:lang w:val="en-AU"/>
              </w:rPr>
            </w:pPr>
            <w:r w:rsidRPr="00D712E7">
              <w:rPr>
                <w:rFonts w:eastAsia="Calibri"/>
                <w:sz w:val="16"/>
                <w:szCs w:val="16"/>
                <w:lang w:val="en-AU"/>
              </w:rPr>
              <w:t>Low</w:t>
            </w:r>
          </w:p>
        </w:tc>
        <w:tc>
          <w:tcPr>
            <w:tcW w:w="1123" w:type="dxa"/>
            <w:shd w:val="clear" w:color="auto" w:fill="FFFF00"/>
          </w:tcPr>
          <w:p w14:paraId="2440B87B"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FF00"/>
          </w:tcPr>
          <w:p w14:paraId="61F20DCA" w14:textId="77777777" w:rsidR="00196C62" w:rsidRPr="00D712E7" w:rsidRDefault="00196C62" w:rsidP="00196C62">
            <w:pPr>
              <w:rPr>
                <w:rFonts w:eastAsia="Calibri"/>
                <w:lang w:val="en-AU"/>
              </w:rPr>
            </w:pPr>
            <w:r w:rsidRPr="00D712E7">
              <w:rPr>
                <w:rFonts w:eastAsia="Calibri"/>
                <w:sz w:val="16"/>
                <w:szCs w:val="16"/>
                <w:lang w:val="en-AU"/>
              </w:rPr>
              <w:t>Medium</w:t>
            </w:r>
          </w:p>
        </w:tc>
      </w:tr>
    </w:tbl>
    <w:p w14:paraId="691DC9B9" w14:textId="77777777" w:rsidR="00D06425" w:rsidRPr="00D06425" w:rsidRDefault="00D06425" w:rsidP="00D06425"/>
    <w:p w14:paraId="5BBCEB8B" w14:textId="1E6B66C0" w:rsidR="00D06425" w:rsidRPr="00D06425" w:rsidRDefault="00D06425" w:rsidP="008C0D85">
      <w:pPr>
        <w:pStyle w:val="Heading2"/>
        <w:numPr>
          <w:ilvl w:val="1"/>
          <w:numId w:val="20"/>
        </w:numPr>
      </w:pPr>
      <w:bookmarkStart w:id="29" w:name="_Toc419110670"/>
      <w:r>
        <w:t xml:space="preserve">Gantt </w:t>
      </w:r>
      <w:proofErr w:type="gramStart"/>
      <w:r>
        <w:t>Chart</w:t>
      </w:r>
      <w:bookmarkEnd w:id="29"/>
      <w:proofErr w:type="gramEnd"/>
    </w:p>
    <w:p w14:paraId="220E48B6" w14:textId="011C9EFA" w:rsidR="00A416DD" w:rsidRDefault="00196C62" w:rsidP="00BC193F">
      <w:pPr>
        <w:spacing w:line="360" w:lineRule="auto"/>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0843EA" w14:textId="0ABDEB47" w:rsidR="00A416DD" w:rsidRDefault="00A416DD" w:rsidP="00BC193F">
      <w:pPr>
        <w:spacing w:line="360" w:lineRule="auto"/>
        <w:ind w:left="720"/>
        <w:jc w:val="both"/>
        <w:sectPr w:rsidR="00A416DD" w:rsidSect="001F37AF">
          <w:pgSz w:w="11906" w:h="16838"/>
          <w:pgMar w:top="1440" w:right="1440" w:bottom="1440" w:left="2268" w:header="708" w:footer="708" w:gutter="0"/>
          <w:cols w:space="708"/>
          <w:docGrid w:linePitch="360"/>
        </w:sectPr>
      </w:pPr>
    </w:p>
    <w:p w14:paraId="6276BD3C" w14:textId="5C26F8AC" w:rsidR="00335933" w:rsidRPr="00335933" w:rsidRDefault="00335933" w:rsidP="00C71CCD"/>
    <w:sectPr w:rsidR="00335933" w:rsidRPr="00335933" w:rsidSect="001F37AF">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F1492F" w14:textId="77777777" w:rsidR="0019762D" w:rsidRDefault="0019762D" w:rsidP="00D06425">
      <w:pPr>
        <w:spacing w:after="0" w:line="240" w:lineRule="auto"/>
      </w:pPr>
      <w:r>
        <w:separator/>
      </w:r>
    </w:p>
  </w:endnote>
  <w:endnote w:type="continuationSeparator" w:id="0">
    <w:p w14:paraId="463A5775" w14:textId="77777777" w:rsidR="0019762D" w:rsidRDefault="0019762D" w:rsidP="00D0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066CE" w14:textId="77777777" w:rsidR="00C9132B" w:rsidRDefault="00C9132B">
    <w:pPr>
      <w:pStyle w:val="Footer"/>
      <w:jc w:val="right"/>
    </w:pPr>
  </w:p>
  <w:p w14:paraId="3287401F" w14:textId="6BF56539" w:rsidR="008819DA" w:rsidRDefault="008819D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101055"/>
      <w:docPartObj>
        <w:docPartGallery w:val="Page Numbers (Bottom of Page)"/>
        <w:docPartUnique/>
      </w:docPartObj>
    </w:sdtPr>
    <w:sdtEndPr>
      <w:rPr>
        <w:noProof/>
      </w:rPr>
    </w:sdtEndPr>
    <w:sdtContent>
      <w:p w14:paraId="58B811C3" w14:textId="77777777" w:rsidR="008819DA" w:rsidRDefault="008819DA">
        <w:pPr>
          <w:pStyle w:val="Footer"/>
          <w:jc w:val="right"/>
        </w:pPr>
      </w:p>
      <w:p w14:paraId="1988F08F" w14:textId="75927A72" w:rsidR="008819DA" w:rsidRDefault="0019762D">
        <w:pPr>
          <w:pStyle w:val="Footer"/>
          <w:jc w:val="right"/>
        </w:pPr>
      </w:p>
    </w:sdtContent>
  </w:sdt>
  <w:p w14:paraId="5BE9204C" w14:textId="77777777" w:rsidR="008819DA" w:rsidRDefault="008819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B6A3A1" w14:textId="77777777" w:rsidR="0019762D" w:rsidRDefault="0019762D" w:rsidP="00D06425">
      <w:pPr>
        <w:spacing w:after="0" w:line="240" w:lineRule="auto"/>
      </w:pPr>
      <w:r>
        <w:separator/>
      </w:r>
    </w:p>
  </w:footnote>
  <w:footnote w:type="continuationSeparator" w:id="0">
    <w:p w14:paraId="0EA5841F" w14:textId="77777777" w:rsidR="0019762D" w:rsidRDefault="0019762D" w:rsidP="00D06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8819DA" w:rsidRDefault="008819DA">
    <w:pPr>
      <w:pStyle w:val="Header"/>
      <w:jc w:val="right"/>
    </w:pPr>
  </w:p>
  <w:p w14:paraId="5B3CBC08" w14:textId="77777777" w:rsidR="008819DA" w:rsidRDefault="008819D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F11396"/>
    <w:multiLevelType w:val="hybridMultilevel"/>
    <w:tmpl w:val="D3109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516A54"/>
    <w:multiLevelType w:val="multilevel"/>
    <w:tmpl w:val="DEF85A28"/>
    <w:lvl w:ilvl="0">
      <w:start w:val="9"/>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5"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B5E77DA"/>
    <w:multiLevelType w:val="hybridMultilevel"/>
    <w:tmpl w:val="879E60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6"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8D44BBA"/>
    <w:multiLevelType w:val="hybridMultilevel"/>
    <w:tmpl w:val="B3927798"/>
    <w:lvl w:ilvl="0" w:tplc="B8D8B37A">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8" w15:restartNumberingAfterBreak="0">
    <w:nsid w:val="6E6B4E49"/>
    <w:multiLevelType w:val="hybridMultilevel"/>
    <w:tmpl w:val="2A0EB5D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7"/>
  </w:num>
  <w:num w:numId="4">
    <w:abstractNumId w:val="10"/>
  </w:num>
  <w:num w:numId="5">
    <w:abstractNumId w:val="14"/>
  </w:num>
  <w:num w:numId="6">
    <w:abstractNumId w:val="3"/>
  </w:num>
  <w:num w:numId="7">
    <w:abstractNumId w:val="19"/>
  </w:num>
  <w:num w:numId="8">
    <w:abstractNumId w:val="5"/>
  </w:num>
  <w:num w:numId="9">
    <w:abstractNumId w:val="16"/>
  </w:num>
  <w:num w:numId="10">
    <w:abstractNumId w:val="1"/>
  </w:num>
  <w:num w:numId="11">
    <w:abstractNumId w:val="8"/>
  </w:num>
  <w:num w:numId="12">
    <w:abstractNumId w:val="18"/>
  </w:num>
  <w:num w:numId="13">
    <w:abstractNumId w:val="0"/>
  </w:num>
  <w:num w:numId="14">
    <w:abstractNumId w:val="12"/>
  </w:num>
  <w:num w:numId="15">
    <w:abstractNumId w:val="9"/>
  </w:num>
  <w:num w:numId="16">
    <w:abstractNumId w:val="15"/>
  </w:num>
  <w:num w:numId="17">
    <w:abstractNumId w:val="17"/>
  </w:num>
  <w:num w:numId="18">
    <w:abstractNumId w:val="2"/>
  </w:num>
  <w:num w:numId="19">
    <w:abstractNumId w:val="1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record-ids&gt;&lt;/item&gt;&lt;/Libraries&gt;"/>
  </w:docVars>
  <w:rsids>
    <w:rsidRoot w:val="00205997"/>
    <w:rsid w:val="000016C3"/>
    <w:rsid w:val="000021E9"/>
    <w:rsid w:val="00014086"/>
    <w:rsid w:val="000258E2"/>
    <w:rsid w:val="00033F64"/>
    <w:rsid w:val="00043331"/>
    <w:rsid w:val="0005417F"/>
    <w:rsid w:val="00076320"/>
    <w:rsid w:val="0008157D"/>
    <w:rsid w:val="00086622"/>
    <w:rsid w:val="000C044B"/>
    <w:rsid w:val="000D03F8"/>
    <w:rsid w:val="000D3068"/>
    <w:rsid w:val="000E72D1"/>
    <w:rsid w:val="00111795"/>
    <w:rsid w:val="0011228C"/>
    <w:rsid w:val="0015108D"/>
    <w:rsid w:val="00154574"/>
    <w:rsid w:val="001617A6"/>
    <w:rsid w:val="001934E8"/>
    <w:rsid w:val="00196C62"/>
    <w:rsid w:val="0019762D"/>
    <w:rsid w:val="001B1C26"/>
    <w:rsid w:val="001B2A68"/>
    <w:rsid w:val="001D1220"/>
    <w:rsid w:val="001F37AF"/>
    <w:rsid w:val="00201D91"/>
    <w:rsid w:val="00205997"/>
    <w:rsid w:val="00223A83"/>
    <w:rsid w:val="00227FCF"/>
    <w:rsid w:val="002569EB"/>
    <w:rsid w:val="002602CC"/>
    <w:rsid w:val="00272DF9"/>
    <w:rsid w:val="002861DF"/>
    <w:rsid w:val="002A0790"/>
    <w:rsid w:val="002C6383"/>
    <w:rsid w:val="002E64F7"/>
    <w:rsid w:val="002F3892"/>
    <w:rsid w:val="002F7053"/>
    <w:rsid w:val="002F784B"/>
    <w:rsid w:val="00321BED"/>
    <w:rsid w:val="003257E0"/>
    <w:rsid w:val="00333534"/>
    <w:rsid w:val="00335933"/>
    <w:rsid w:val="00336094"/>
    <w:rsid w:val="003434E3"/>
    <w:rsid w:val="003A04E9"/>
    <w:rsid w:val="003B15E5"/>
    <w:rsid w:val="003B7FD3"/>
    <w:rsid w:val="003C0F2D"/>
    <w:rsid w:val="003D44A1"/>
    <w:rsid w:val="003E79A6"/>
    <w:rsid w:val="003F141C"/>
    <w:rsid w:val="003F3FA2"/>
    <w:rsid w:val="004146AD"/>
    <w:rsid w:val="00455CF3"/>
    <w:rsid w:val="004622AE"/>
    <w:rsid w:val="004935EC"/>
    <w:rsid w:val="004A4F80"/>
    <w:rsid w:val="004A5F90"/>
    <w:rsid w:val="004C25F0"/>
    <w:rsid w:val="004C625D"/>
    <w:rsid w:val="004D015A"/>
    <w:rsid w:val="004E5D06"/>
    <w:rsid w:val="004E64ED"/>
    <w:rsid w:val="004F4D71"/>
    <w:rsid w:val="004F6DFB"/>
    <w:rsid w:val="004F7B35"/>
    <w:rsid w:val="005337E0"/>
    <w:rsid w:val="005351AD"/>
    <w:rsid w:val="005543CB"/>
    <w:rsid w:val="005631C3"/>
    <w:rsid w:val="0056343C"/>
    <w:rsid w:val="00567BC9"/>
    <w:rsid w:val="005705B7"/>
    <w:rsid w:val="00573D25"/>
    <w:rsid w:val="00573D9C"/>
    <w:rsid w:val="00581F2A"/>
    <w:rsid w:val="005A105B"/>
    <w:rsid w:val="005F123D"/>
    <w:rsid w:val="00621910"/>
    <w:rsid w:val="006619C9"/>
    <w:rsid w:val="0067369E"/>
    <w:rsid w:val="006755C5"/>
    <w:rsid w:val="006A405B"/>
    <w:rsid w:val="006A52F3"/>
    <w:rsid w:val="006C5780"/>
    <w:rsid w:val="006E7905"/>
    <w:rsid w:val="00706EEC"/>
    <w:rsid w:val="00736A0A"/>
    <w:rsid w:val="00762917"/>
    <w:rsid w:val="00787276"/>
    <w:rsid w:val="007B2FF0"/>
    <w:rsid w:val="007B31AF"/>
    <w:rsid w:val="007C6D60"/>
    <w:rsid w:val="007D4753"/>
    <w:rsid w:val="007D65BA"/>
    <w:rsid w:val="00806E19"/>
    <w:rsid w:val="00825721"/>
    <w:rsid w:val="00832709"/>
    <w:rsid w:val="00841710"/>
    <w:rsid w:val="0085356A"/>
    <w:rsid w:val="00860C56"/>
    <w:rsid w:val="00880C06"/>
    <w:rsid w:val="0088199F"/>
    <w:rsid w:val="008819DA"/>
    <w:rsid w:val="00883E79"/>
    <w:rsid w:val="008905AA"/>
    <w:rsid w:val="008A0479"/>
    <w:rsid w:val="008B0568"/>
    <w:rsid w:val="008C0D85"/>
    <w:rsid w:val="008C14A0"/>
    <w:rsid w:val="008C2AFF"/>
    <w:rsid w:val="008C7771"/>
    <w:rsid w:val="008D7C99"/>
    <w:rsid w:val="008E07DB"/>
    <w:rsid w:val="008F1C61"/>
    <w:rsid w:val="008F29B1"/>
    <w:rsid w:val="008F3FC5"/>
    <w:rsid w:val="00925C2F"/>
    <w:rsid w:val="00934DBC"/>
    <w:rsid w:val="00970017"/>
    <w:rsid w:val="00975F36"/>
    <w:rsid w:val="00985ACC"/>
    <w:rsid w:val="009A151C"/>
    <w:rsid w:val="009C03D1"/>
    <w:rsid w:val="009C3D3A"/>
    <w:rsid w:val="009C5526"/>
    <w:rsid w:val="009F719F"/>
    <w:rsid w:val="00A2171B"/>
    <w:rsid w:val="00A238DF"/>
    <w:rsid w:val="00A25966"/>
    <w:rsid w:val="00A27FAE"/>
    <w:rsid w:val="00A416DD"/>
    <w:rsid w:val="00A43562"/>
    <w:rsid w:val="00A45CE3"/>
    <w:rsid w:val="00A51856"/>
    <w:rsid w:val="00A64076"/>
    <w:rsid w:val="00A710AB"/>
    <w:rsid w:val="00A71B2F"/>
    <w:rsid w:val="00A94850"/>
    <w:rsid w:val="00AC7011"/>
    <w:rsid w:val="00AC7F3E"/>
    <w:rsid w:val="00AE2BCB"/>
    <w:rsid w:val="00AE6C27"/>
    <w:rsid w:val="00AE7FEE"/>
    <w:rsid w:val="00AF2465"/>
    <w:rsid w:val="00B01010"/>
    <w:rsid w:val="00B068EC"/>
    <w:rsid w:val="00B10CEC"/>
    <w:rsid w:val="00B1768A"/>
    <w:rsid w:val="00B3022B"/>
    <w:rsid w:val="00B305A4"/>
    <w:rsid w:val="00B3063F"/>
    <w:rsid w:val="00B37261"/>
    <w:rsid w:val="00B40EBC"/>
    <w:rsid w:val="00B54415"/>
    <w:rsid w:val="00B561C3"/>
    <w:rsid w:val="00B67CD1"/>
    <w:rsid w:val="00B71E2F"/>
    <w:rsid w:val="00B8399A"/>
    <w:rsid w:val="00B87FAA"/>
    <w:rsid w:val="00B92926"/>
    <w:rsid w:val="00B93577"/>
    <w:rsid w:val="00BA3D72"/>
    <w:rsid w:val="00BA47E1"/>
    <w:rsid w:val="00BB393B"/>
    <w:rsid w:val="00BB5C2D"/>
    <w:rsid w:val="00BC193F"/>
    <w:rsid w:val="00BC3733"/>
    <w:rsid w:val="00BE1D46"/>
    <w:rsid w:val="00C16DD1"/>
    <w:rsid w:val="00C22238"/>
    <w:rsid w:val="00C33BB0"/>
    <w:rsid w:val="00C447FC"/>
    <w:rsid w:val="00C71CCD"/>
    <w:rsid w:val="00C819F8"/>
    <w:rsid w:val="00C9132B"/>
    <w:rsid w:val="00C95DC6"/>
    <w:rsid w:val="00CA7A69"/>
    <w:rsid w:val="00CB705B"/>
    <w:rsid w:val="00CE2369"/>
    <w:rsid w:val="00CE28F6"/>
    <w:rsid w:val="00D06425"/>
    <w:rsid w:val="00D23FD8"/>
    <w:rsid w:val="00D240A4"/>
    <w:rsid w:val="00D31890"/>
    <w:rsid w:val="00D3717F"/>
    <w:rsid w:val="00D44440"/>
    <w:rsid w:val="00D47C68"/>
    <w:rsid w:val="00D502DF"/>
    <w:rsid w:val="00D55EB7"/>
    <w:rsid w:val="00D66AC6"/>
    <w:rsid w:val="00D8667E"/>
    <w:rsid w:val="00DA13F8"/>
    <w:rsid w:val="00DB0782"/>
    <w:rsid w:val="00DD3B6A"/>
    <w:rsid w:val="00DF7C71"/>
    <w:rsid w:val="00E10E78"/>
    <w:rsid w:val="00E41F42"/>
    <w:rsid w:val="00E42520"/>
    <w:rsid w:val="00E53731"/>
    <w:rsid w:val="00E64D9B"/>
    <w:rsid w:val="00E91A79"/>
    <w:rsid w:val="00E94E0C"/>
    <w:rsid w:val="00EA1736"/>
    <w:rsid w:val="00EB301C"/>
    <w:rsid w:val="00EC0232"/>
    <w:rsid w:val="00EC23D1"/>
    <w:rsid w:val="00EC5B34"/>
    <w:rsid w:val="00F00B74"/>
    <w:rsid w:val="00F01DCC"/>
    <w:rsid w:val="00F06713"/>
    <w:rsid w:val="00F267BD"/>
    <w:rsid w:val="00F30CAE"/>
    <w:rsid w:val="00F35353"/>
    <w:rsid w:val="00F477D0"/>
    <w:rsid w:val="00F50E19"/>
    <w:rsid w:val="00F62550"/>
    <w:rsid w:val="00F81CB3"/>
    <w:rsid w:val="00F938A0"/>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7E3F614E-E4EC-48E4-AB88-CD61323B6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094"/>
    <w:rPr>
      <w:rFonts w:ascii="Times New Roman" w:hAnsi="Times New Roman"/>
      <w:sz w:val="22"/>
    </w:rPr>
  </w:style>
  <w:style w:type="paragraph" w:styleId="Heading1">
    <w:name w:val="heading 1"/>
    <w:basedOn w:val="Normal"/>
    <w:next w:val="Normal"/>
    <w:link w:val="Heading1Char"/>
    <w:uiPriority w:val="9"/>
    <w:qFormat/>
    <w:rsid w:val="00336094"/>
    <w:pPr>
      <w:keepNext/>
      <w:keepLines/>
      <w:spacing w:before="360" w:after="40" w:line="240" w:lineRule="auto"/>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D502DF"/>
    <w:pPr>
      <w:keepNext/>
      <w:keepLines/>
      <w:spacing w:before="80" w:after="0" w:line="240" w:lineRule="auto"/>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D502DF"/>
    <w:pPr>
      <w:keepNext/>
      <w:keepLines/>
      <w:spacing w:before="80" w:after="0" w:line="240" w:lineRule="auto"/>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D502DF"/>
    <w:pPr>
      <w:keepNext/>
      <w:keepLines/>
      <w:spacing w:before="80" w:after="0"/>
      <w:outlineLvl w:val="3"/>
    </w:pPr>
    <w:rPr>
      <w:rFonts w:eastAsiaTheme="majorEastAsia" w:cstheme="majorBidi"/>
      <w:szCs w:val="22"/>
    </w:rPr>
  </w:style>
  <w:style w:type="paragraph" w:styleId="Heading5">
    <w:name w:val="heading 5"/>
    <w:basedOn w:val="Normal"/>
    <w:next w:val="Normal"/>
    <w:link w:val="Heading5Char"/>
    <w:uiPriority w:val="9"/>
    <w:unhideWhenUsed/>
    <w:qFormat/>
    <w:rsid w:val="00336094"/>
    <w:pPr>
      <w:keepNext/>
      <w:keepLines/>
      <w:spacing w:before="40" w:after="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33609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3609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3609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3609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37AF"/>
    <w:pPr>
      <w:spacing w:after="0" w:line="240" w:lineRule="auto"/>
      <w:contextualSpacing/>
      <w:jc w:val="center"/>
    </w:pPr>
    <w:rPr>
      <w:rFonts w:eastAsiaTheme="majorEastAsia" w:cstheme="majorBidi"/>
      <w:color w:val="262626" w:themeColor="text1" w:themeTint="D9"/>
      <w:spacing w:val="-15"/>
      <w:sz w:val="48"/>
      <w:szCs w:val="96"/>
    </w:rPr>
  </w:style>
  <w:style w:type="character" w:customStyle="1" w:styleId="TitleChar">
    <w:name w:val="Title Char"/>
    <w:basedOn w:val="DefaultParagraphFont"/>
    <w:link w:val="Title"/>
    <w:uiPriority w:val="10"/>
    <w:rsid w:val="001F37AF"/>
    <w:rPr>
      <w:rFonts w:ascii="Times New Roman" w:eastAsiaTheme="majorEastAsia" w:hAnsi="Times New Roman" w:cstheme="majorBidi"/>
      <w:color w:val="262626" w:themeColor="text1" w:themeTint="D9"/>
      <w:spacing w:val="-15"/>
      <w:sz w:val="48"/>
      <w:szCs w:val="96"/>
    </w:rPr>
  </w:style>
  <w:style w:type="character" w:customStyle="1" w:styleId="Heading1Char">
    <w:name w:val="Heading 1 Char"/>
    <w:basedOn w:val="DefaultParagraphFont"/>
    <w:link w:val="Heading1"/>
    <w:uiPriority w:val="9"/>
    <w:rsid w:val="00336094"/>
    <w:rPr>
      <w:rFonts w:ascii="Times New Roman" w:eastAsiaTheme="majorEastAsia" w:hAnsi="Times New Roman" w:cstheme="majorBidi"/>
      <w:sz w:val="40"/>
      <w:szCs w:val="40"/>
    </w:rPr>
  </w:style>
  <w:style w:type="paragraph" w:styleId="TOCHeading">
    <w:name w:val="TOC Heading"/>
    <w:basedOn w:val="Heading1"/>
    <w:next w:val="Normal"/>
    <w:uiPriority w:val="39"/>
    <w:unhideWhenUsed/>
    <w:qFormat/>
    <w:rsid w:val="00336094"/>
    <w:pPr>
      <w:outlineLvl w:val="9"/>
    </w:pPr>
  </w:style>
  <w:style w:type="character" w:customStyle="1" w:styleId="Heading2Char">
    <w:name w:val="Heading 2 Char"/>
    <w:basedOn w:val="DefaultParagraphFont"/>
    <w:link w:val="Heading2"/>
    <w:uiPriority w:val="9"/>
    <w:rsid w:val="00D502DF"/>
    <w:rPr>
      <w:rFonts w:ascii="Times New Roman" w:eastAsiaTheme="majorEastAsia" w:hAnsi="Times New Roman" w:cstheme="majorBidi"/>
      <w:sz w:val="28"/>
      <w:szCs w:val="28"/>
    </w:rPr>
  </w:style>
  <w:style w:type="character" w:customStyle="1" w:styleId="Heading3Char">
    <w:name w:val="Heading 3 Char"/>
    <w:basedOn w:val="DefaultParagraphFont"/>
    <w:link w:val="Heading3"/>
    <w:uiPriority w:val="9"/>
    <w:rsid w:val="00D502D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D502DF"/>
    <w:rPr>
      <w:rFonts w:ascii="Times New Roman" w:eastAsiaTheme="majorEastAsia" w:hAnsi="Times New Roman" w:cstheme="majorBidi"/>
      <w:sz w:val="22"/>
      <w:szCs w:val="22"/>
    </w:rPr>
  </w:style>
  <w:style w:type="character" w:customStyle="1" w:styleId="Heading5Char">
    <w:name w:val="Heading 5 Char"/>
    <w:basedOn w:val="DefaultParagraphFont"/>
    <w:link w:val="Heading5"/>
    <w:uiPriority w:val="9"/>
    <w:rsid w:val="0033609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3609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3609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3609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36094"/>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36094"/>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33609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36094"/>
    <w:rPr>
      <w:rFonts w:asciiTheme="majorHAnsi" w:eastAsiaTheme="majorEastAsia" w:hAnsiTheme="majorHAnsi" w:cstheme="majorBidi"/>
      <w:sz w:val="30"/>
      <w:szCs w:val="30"/>
    </w:rPr>
  </w:style>
  <w:style w:type="character" w:styleId="Strong">
    <w:name w:val="Strong"/>
    <w:basedOn w:val="DefaultParagraphFont"/>
    <w:uiPriority w:val="22"/>
    <w:qFormat/>
    <w:rsid w:val="00336094"/>
    <w:rPr>
      <w:b/>
      <w:bCs/>
    </w:rPr>
  </w:style>
  <w:style w:type="character" w:styleId="Emphasis">
    <w:name w:val="Emphasis"/>
    <w:basedOn w:val="DefaultParagraphFont"/>
    <w:uiPriority w:val="20"/>
    <w:qFormat/>
    <w:rsid w:val="00336094"/>
    <w:rPr>
      <w:i/>
      <w:iCs/>
      <w:color w:val="70AD47" w:themeColor="accent6"/>
    </w:rPr>
  </w:style>
  <w:style w:type="paragraph" w:styleId="NoSpacing">
    <w:name w:val="No Spacing"/>
    <w:uiPriority w:val="1"/>
    <w:qFormat/>
    <w:rsid w:val="00336094"/>
    <w:pPr>
      <w:spacing w:after="0" w:line="240" w:lineRule="auto"/>
    </w:pPr>
  </w:style>
  <w:style w:type="paragraph" w:styleId="Quote">
    <w:name w:val="Quote"/>
    <w:basedOn w:val="Normal"/>
    <w:next w:val="Normal"/>
    <w:link w:val="QuoteChar"/>
    <w:uiPriority w:val="29"/>
    <w:qFormat/>
    <w:rsid w:val="0033609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36094"/>
    <w:rPr>
      <w:i/>
      <w:iCs/>
      <w:color w:val="262626" w:themeColor="text1" w:themeTint="D9"/>
    </w:rPr>
  </w:style>
  <w:style w:type="paragraph" w:styleId="IntenseQuote">
    <w:name w:val="Intense Quote"/>
    <w:basedOn w:val="Normal"/>
    <w:next w:val="Normal"/>
    <w:link w:val="IntenseQuoteChar"/>
    <w:uiPriority w:val="30"/>
    <w:qFormat/>
    <w:rsid w:val="0033609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3609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36094"/>
    <w:rPr>
      <w:i/>
      <w:iCs/>
    </w:rPr>
  </w:style>
  <w:style w:type="character" w:styleId="IntenseEmphasis">
    <w:name w:val="Intense Emphasis"/>
    <w:basedOn w:val="DefaultParagraphFont"/>
    <w:uiPriority w:val="21"/>
    <w:qFormat/>
    <w:rsid w:val="00336094"/>
    <w:rPr>
      <w:b/>
      <w:bCs/>
      <w:i/>
      <w:iCs/>
    </w:rPr>
  </w:style>
  <w:style w:type="character" w:styleId="SubtleReference">
    <w:name w:val="Subtle Reference"/>
    <w:basedOn w:val="DefaultParagraphFont"/>
    <w:uiPriority w:val="31"/>
    <w:qFormat/>
    <w:rsid w:val="00336094"/>
    <w:rPr>
      <w:smallCaps/>
      <w:color w:val="595959" w:themeColor="text1" w:themeTint="A6"/>
    </w:rPr>
  </w:style>
  <w:style w:type="character" w:styleId="IntenseReference">
    <w:name w:val="Intense Reference"/>
    <w:basedOn w:val="DefaultParagraphFont"/>
    <w:uiPriority w:val="32"/>
    <w:qFormat/>
    <w:rsid w:val="00336094"/>
    <w:rPr>
      <w:b/>
      <w:bCs/>
      <w:smallCaps/>
      <w:color w:val="70AD47" w:themeColor="accent6"/>
    </w:rPr>
  </w:style>
  <w:style w:type="character" w:styleId="BookTitle">
    <w:name w:val="Book Title"/>
    <w:basedOn w:val="DefaultParagraphFont"/>
    <w:uiPriority w:val="33"/>
    <w:qFormat/>
    <w:rsid w:val="00336094"/>
    <w:rPr>
      <w:b/>
      <w:bCs/>
      <w:caps w:val="0"/>
      <w:smallCaps/>
      <w:spacing w:val="7"/>
      <w:sz w:val="21"/>
      <w:szCs w:val="21"/>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after="0" w:line="240" w:lineRule="auto"/>
    </w:pPr>
  </w:style>
  <w:style w:type="paragraph" w:styleId="Header">
    <w:name w:val="header"/>
    <w:basedOn w:val="Normal"/>
    <w:link w:val="HeaderChar"/>
    <w:uiPriority w:val="99"/>
    <w:unhideWhenUsed/>
    <w:rsid w:val="00D06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www.olympus-ims.com/en/applications-and-solutions/introductory-ultrasonics/introduction-flaw-detec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http://www.olympus-ims.com/en/ndt-tutorials/instrumententation/combine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463322104"/>
        <c:axId val="463321712"/>
      </c:barChart>
      <c:catAx>
        <c:axId val="46332210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321712"/>
        <c:crosses val="autoZero"/>
        <c:auto val="1"/>
        <c:lblAlgn val="ctr"/>
        <c:lblOffset val="100"/>
        <c:noMultiLvlLbl val="0"/>
      </c:catAx>
      <c:valAx>
        <c:axId val="463321712"/>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322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E17B9-3C19-4E17-87B4-64CD49204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9670</Words>
  <Characters>55121</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2</cp:revision>
  <cp:lastPrinted>2015-05-11T03:42:00Z</cp:lastPrinted>
  <dcterms:created xsi:type="dcterms:W3CDTF">2015-10-08T08:00:00Z</dcterms:created>
  <dcterms:modified xsi:type="dcterms:W3CDTF">2015-10-08T08:00:00Z</dcterms:modified>
</cp:coreProperties>
</file>